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55791C" w14:textId="77777777" w:rsidR="00245285" w:rsidRPr="001426F0" w:rsidRDefault="002D16A5" w:rsidP="001426F0">
      <w:pPr>
        <w:shd w:val="clear" w:color="auto" w:fill="FFFFFF"/>
        <w:spacing w:after="0" w:line="276" w:lineRule="auto"/>
        <w:textAlignment w:val="baseline"/>
        <w:rPr>
          <w:rFonts w:ascii="Times New Roman" w:eastAsia="Times New Roman" w:hAnsi="Times New Roman" w:cs="Times New Roman"/>
          <w:color w:val="222222"/>
          <w:sz w:val="24"/>
          <w:szCs w:val="24"/>
          <w:lang w:val="en-US" w:eastAsia="sv-SE"/>
        </w:rPr>
      </w:pPr>
      <w:r>
        <w:rPr>
          <w:rFonts w:ascii="Times New Roman" w:hAnsi="Times New Roman" w:cs="Times New Roman"/>
          <w:b/>
          <w:sz w:val="24"/>
          <w:szCs w:val="24"/>
          <w:lang w:val="en-US"/>
        </w:rPr>
        <w:t>Supplementary table</w:t>
      </w:r>
      <w:r w:rsidR="00245285" w:rsidRPr="000F3DC4">
        <w:rPr>
          <w:rFonts w:ascii="Times New Roman" w:hAnsi="Times New Roman" w:cs="Times New Roman"/>
          <w:b/>
          <w:sz w:val="24"/>
          <w:szCs w:val="24"/>
          <w:lang w:val="en-US"/>
        </w:rPr>
        <w:t xml:space="preserve"> 2</w:t>
      </w:r>
      <w:r w:rsidR="000F3DC4">
        <w:rPr>
          <w:rFonts w:ascii="Times New Roman" w:hAnsi="Times New Roman" w:cs="Times New Roman"/>
          <w:b/>
          <w:sz w:val="24"/>
          <w:szCs w:val="24"/>
          <w:lang w:val="en-US"/>
        </w:rPr>
        <w:t>.</w:t>
      </w:r>
      <w:r w:rsidR="00245285" w:rsidRPr="000F3DC4">
        <w:rPr>
          <w:rFonts w:ascii="Times New Roman" w:hAnsi="Times New Roman" w:cs="Times New Roman"/>
          <w:sz w:val="24"/>
          <w:szCs w:val="24"/>
          <w:lang w:val="en-US"/>
        </w:rPr>
        <w:t xml:space="preserve"> Reasons for exclusion of full-text articles </w:t>
      </w:r>
    </w:p>
    <w:tbl>
      <w:tblPr>
        <w:tblW w:w="0" w:type="auto"/>
        <w:tblLook w:val="04A0" w:firstRow="1" w:lastRow="0" w:firstColumn="1" w:lastColumn="0" w:noHBand="0" w:noVBand="1"/>
      </w:tblPr>
      <w:tblGrid>
        <w:gridCol w:w="4531"/>
        <w:gridCol w:w="4531"/>
      </w:tblGrid>
      <w:tr w:rsidR="00245285" w:rsidRPr="000F3DC4" w14:paraId="3A343B88" w14:textId="77777777" w:rsidTr="00747B70">
        <w:tc>
          <w:tcPr>
            <w:tcW w:w="4531" w:type="dxa"/>
            <w:tcBorders>
              <w:top w:val="single" w:sz="4" w:space="0" w:color="auto"/>
              <w:bottom w:val="single" w:sz="4" w:space="0" w:color="auto"/>
            </w:tcBorders>
            <w:shd w:val="clear" w:color="auto" w:fill="auto"/>
            <w:hideMark/>
          </w:tcPr>
          <w:p w14:paraId="2B13E823" w14:textId="77777777" w:rsidR="00245285" w:rsidRPr="00747B70" w:rsidRDefault="00245285">
            <w:pPr>
              <w:tabs>
                <w:tab w:val="left" w:pos="7114"/>
              </w:tabs>
              <w:spacing w:line="276" w:lineRule="auto"/>
              <w:rPr>
                <w:rFonts w:ascii="Times New Roman" w:hAnsi="Times New Roman" w:cs="Times New Roman"/>
                <w:b/>
                <w:bCs/>
                <w:sz w:val="24"/>
                <w:szCs w:val="24"/>
                <w:lang w:val="en-US"/>
              </w:rPr>
            </w:pPr>
            <w:r w:rsidRPr="00747B70">
              <w:rPr>
                <w:rFonts w:ascii="Times New Roman" w:hAnsi="Times New Roman" w:cs="Times New Roman"/>
                <w:b/>
                <w:bCs/>
                <w:sz w:val="24"/>
                <w:szCs w:val="24"/>
                <w:lang w:val="en-US"/>
              </w:rPr>
              <w:t xml:space="preserve">First author, publication date </w:t>
            </w:r>
          </w:p>
        </w:tc>
        <w:tc>
          <w:tcPr>
            <w:tcW w:w="4531" w:type="dxa"/>
            <w:tcBorders>
              <w:top w:val="single" w:sz="4" w:space="0" w:color="auto"/>
              <w:bottom w:val="single" w:sz="4" w:space="0" w:color="auto"/>
            </w:tcBorders>
            <w:shd w:val="clear" w:color="auto" w:fill="auto"/>
            <w:hideMark/>
          </w:tcPr>
          <w:p w14:paraId="35BD4CB3" w14:textId="77777777" w:rsidR="00245285" w:rsidRPr="00747B70" w:rsidRDefault="00245285">
            <w:pPr>
              <w:tabs>
                <w:tab w:val="left" w:pos="7114"/>
              </w:tabs>
              <w:spacing w:line="276" w:lineRule="auto"/>
              <w:rPr>
                <w:rFonts w:ascii="Times New Roman" w:hAnsi="Times New Roman" w:cs="Times New Roman"/>
                <w:b/>
                <w:bCs/>
                <w:sz w:val="24"/>
                <w:szCs w:val="24"/>
                <w:lang w:val="en-US"/>
              </w:rPr>
            </w:pPr>
            <w:r w:rsidRPr="00747B70">
              <w:rPr>
                <w:rFonts w:ascii="Times New Roman" w:hAnsi="Times New Roman" w:cs="Times New Roman"/>
                <w:b/>
                <w:bCs/>
                <w:sz w:val="24"/>
                <w:szCs w:val="24"/>
                <w:lang w:val="en-US"/>
              </w:rPr>
              <w:t>Reason for exclusion</w:t>
            </w:r>
          </w:p>
        </w:tc>
      </w:tr>
      <w:tr w:rsidR="00245285" w:rsidRPr="006B5BF7" w14:paraId="7E0A53D7" w14:textId="77777777" w:rsidTr="00747B70">
        <w:tc>
          <w:tcPr>
            <w:tcW w:w="4531" w:type="dxa"/>
            <w:tcBorders>
              <w:top w:val="single" w:sz="4" w:space="0" w:color="auto"/>
            </w:tcBorders>
            <w:shd w:val="clear" w:color="auto" w:fill="auto"/>
            <w:hideMark/>
          </w:tcPr>
          <w:p w14:paraId="00DC9558" w14:textId="77777777" w:rsidR="00245285" w:rsidRPr="00747B70" w:rsidRDefault="00245285">
            <w:pPr>
              <w:tabs>
                <w:tab w:val="left" w:pos="7114"/>
              </w:tabs>
              <w:spacing w:line="276" w:lineRule="auto"/>
              <w:rPr>
                <w:rFonts w:ascii="Times New Roman" w:hAnsi="Times New Roman" w:cs="Times New Roman"/>
                <w:b/>
                <w:bCs/>
                <w:sz w:val="24"/>
                <w:szCs w:val="24"/>
              </w:rPr>
            </w:pPr>
            <w:proofErr w:type="spellStart"/>
            <w:r w:rsidRPr="00747B70">
              <w:rPr>
                <w:rFonts w:ascii="Times New Roman" w:hAnsi="Times New Roman" w:cs="Times New Roman"/>
                <w:b/>
                <w:bCs/>
                <w:sz w:val="24"/>
                <w:szCs w:val="24"/>
                <w:lang w:val="en-US"/>
              </w:rPr>
              <w:t>Suemoto</w:t>
            </w:r>
            <w:proofErr w:type="spellEnd"/>
            <w:r w:rsidRPr="00747B70">
              <w:rPr>
                <w:rFonts w:ascii="Times New Roman" w:hAnsi="Times New Roman" w:cs="Times New Roman"/>
                <w:b/>
                <w:bCs/>
                <w:sz w:val="24"/>
                <w:szCs w:val="24"/>
                <w:lang w:val="en-US"/>
              </w:rPr>
              <w:t xml:space="preserve"> 2011 </w:t>
            </w:r>
            <w:r w:rsidRPr="00747B70">
              <w:rPr>
                <w:rFonts w:ascii="Times New Roman" w:hAnsi="Times New Roman" w:cs="Times New Roman"/>
                <w:b/>
                <w:bCs/>
                <w:sz w:val="24"/>
                <w:szCs w:val="24"/>
              </w:rPr>
              <w:fldChar w:fldCharType="begin"/>
            </w:r>
            <w:r w:rsidR="001426F0" w:rsidRPr="00747B70">
              <w:rPr>
                <w:rFonts w:ascii="Times New Roman" w:hAnsi="Times New Roman" w:cs="Times New Roman"/>
                <w:b/>
                <w:bCs/>
                <w:sz w:val="24"/>
                <w:szCs w:val="24"/>
                <w:lang w:val="en-US"/>
              </w:rPr>
              <w:instrText xml:space="preserve"> ADDIN ZOTERO_ITEM CSL_CITATION {"citationID":"QDrXaLMv","properties":{"formattedCitation":"[1]","plainCitation":"[1]","noteIndex":0},"citationItems":[{"id":"Ze09C1yE/49Olo1x4","uris":["http://zotero.org/users/local/OF2eEWlt/items/TVKARA7Q"],"uri":["http://zotero.org/users/local/OF2eEWlt/items/TVKARA7Q"],"itemData":{"id":"qBrBKZKh/fUVXmGxx","type":"article-journal","container-title":"Stroke","DOI":"10.1161/STROKEAHA.111.628156","ISSN":"0039-2499, 1524-4628","issue":"12","journalAbbreviation":"Stroke","language":"en","page":"3614-3615","source":"DOI.org (Crossref)","title":"Atherosclerosis and Dementia: A Cross-Sectional Study With Pathological Analysis of the Carotid Arteries","title-short":"Atherosclerosis and Dementia","volume":"42","author":[{"family":"Suemoto","given":"Claudia K."},{"family":"Nitrini","given":"Ricardo"},{"family":"Grinberg","given":"Lea T."},{"family":"Ferretti","given":"Renata E.L."},{"family":"Farfel","given":"José M."},{"family":"Leite","given":"Renata E.P."},{"family":"Menezes","given":"Paulo R."},{"family":"Fregni","given":"Felipe"},{"family":"Jacob-Filho","given":"Wilson"},{"family":"Pasqualucci","given":"Carlos A."},{"literal":"Brazilian Aging Brain Study Group"}],"issued":{"date-parts":[["2011",12]]}}}],"schema":"https://github.com/citation-style-language/schema/raw/master/csl-citation.json"} </w:instrText>
            </w:r>
            <w:r w:rsidRPr="00747B70">
              <w:rPr>
                <w:rFonts w:ascii="Times New Roman" w:hAnsi="Times New Roman" w:cs="Times New Roman"/>
                <w:b/>
                <w:bCs/>
                <w:sz w:val="24"/>
                <w:szCs w:val="24"/>
              </w:rPr>
              <w:fldChar w:fldCharType="separate"/>
            </w:r>
            <w:r w:rsidR="001426F0" w:rsidRPr="00747B70">
              <w:rPr>
                <w:rFonts w:ascii="Times New Roman" w:hAnsi="Times New Roman" w:cs="Times New Roman"/>
                <w:b/>
                <w:bCs/>
                <w:sz w:val="24"/>
              </w:rPr>
              <w:t>[1]</w:t>
            </w:r>
            <w:r w:rsidRPr="00747B70">
              <w:rPr>
                <w:rFonts w:ascii="Times New Roman" w:hAnsi="Times New Roman" w:cs="Times New Roman"/>
                <w:b/>
                <w:bCs/>
                <w:sz w:val="24"/>
                <w:szCs w:val="24"/>
              </w:rPr>
              <w:fldChar w:fldCharType="end"/>
            </w:r>
          </w:p>
        </w:tc>
        <w:tc>
          <w:tcPr>
            <w:tcW w:w="4531" w:type="dxa"/>
            <w:tcBorders>
              <w:top w:val="single" w:sz="4" w:space="0" w:color="auto"/>
            </w:tcBorders>
            <w:shd w:val="clear" w:color="auto" w:fill="auto"/>
            <w:hideMark/>
          </w:tcPr>
          <w:p w14:paraId="295A08A4"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2447B888" w14:textId="77777777" w:rsidTr="00747B70">
        <w:tc>
          <w:tcPr>
            <w:tcW w:w="4531" w:type="dxa"/>
            <w:shd w:val="clear" w:color="auto" w:fill="auto"/>
            <w:hideMark/>
          </w:tcPr>
          <w:p w14:paraId="6D3F69C2" w14:textId="77777777" w:rsidR="00245285" w:rsidRPr="00747B70" w:rsidRDefault="00245285">
            <w:pPr>
              <w:tabs>
                <w:tab w:val="left" w:pos="7114"/>
              </w:tabs>
              <w:spacing w:line="276" w:lineRule="auto"/>
              <w:rPr>
                <w:rFonts w:ascii="Times New Roman" w:hAnsi="Times New Roman" w:cs="Times New Roman"/>
                <w:b/>
                <w:bCs/>
                <w:sz w:val="24"/>
                <w:szCs w:val="24"/>
              </w:rPr>
            </w:pPr>
            <w:proofErr w:type="spellStart"/>
            <w:r w:rsidRPr="00747B70">
              <w:rPr>
                <w:rFonts w:ascii="Times New Roman" w:hAnsi="Times New Roman" w:cs="Times New Roman"/>
                <w:b/>
                <w:bCs/>
                <w:sz w:val="24"/>
                <w:szCs w:val="24"/>
              </w:rPr>
              <w:t>Zhong</w:t>
            </w:r>
            <w:proofErr w:type="spellEnd"/>
            <w:r w:rsidRPr="00747B70">
              <w:rPr>
                <w:rFonts w:ascii="Times New Roman" w:hAnsi="Times New Roman" w:cs="Times New Roman"/>
                <w:b/>
                <w:bCs/>
                <w:sz w:val="24"/>
                <w:szCs w:val="24"/>
              </w:rPr>
              <w:t xml:space="preserve"> 2012 </w:t>
            </w:r>
            <w:r w:rsidRPr="00747B70">
              <w:rPr>
                <w:rFonts w:ascii="Times New Roman" w:hAnsi="Times New Roman" w:cs="Times New Roman"/>
                <w:b/>
                <w:bCs/>
                <w:sz w:val="24"/>
                <w:szCs w:val="24"/>
              </w:rPr>
              <w:fldChar w:fldCharType="begin"/>
            </w:r>
            <w:r w:rsidR="001426F0" w:rsidRPr="00747B70">
              <w:rPr>
                <w:rFonts w:ascii="Times New Roman" w:hAnsi="Times New Roman" w:cs="Times New Roman"/>
                <w:b/>
                <w:bCs/>
                <w:sz w:val="24"/>
                <w:szCs w:val="24"/>
              </w:rPr>
              <w:instrText xml:space="preserve"> ADDIN ZOTERO_ITEM CSL_CITATION {"citationID":"RxTlwVXi","properties":{"formattedCitation":"[2]","plainCitation":"[2]","noteIndex":0},"citationItems":[{"id":"Ze09C1yE/bLX5GFaQ","uris":["http://zotero.org/users/local/OF2eEWlt/items/BRF82WY4"],"uri":["http://zotero.org/users/local/OF2eEWlt/items/BRF82WY4"],"itemData":{"id":"qBrBKZKh/IVTk71zf","type":"article-journal","container-title":"Atherosclerosis","DOI":"10.1016/j.atherosclerosis.2012.07.024","ISSN":"00219150","issue":"2","journalAbbreviation":"Atherosclerosis","language":"en","page":"506-510","source":"DOI.org (Crossref)","title":"Carotid atherosclerosis and 10-year changes in cognitive function","volume":"224","author":[{"family":"Zhong","given":"Wenjun"},{"family":"Cruickshanks","given":"Karen J."},{"family":"Schubert","given":"Carla R."},{"family":"Acher","given":"Charles W."},{"family":"Carlsson","given":"Cynthia M."},{"family":"Klein","given":"Barbara E.K."},{"family":"Klein","given":"Ronald"},{"family":"Chappell","given":"Richard J."}],"issued":{"date-parts":[["2012",10]]}}}],"schema":"https://github.com/citation-style-language/schema/raw/master/csl-citation.json"} </w:instrText>
            </w:r>
            <w:r w:rsidRPr="00747B70">
              <w:rPr>
                <w:rFonts w:ascii="Times New Roman" w:hAnsi="Times New Roman" w:cs="Times New Roman"/>
                <w:b/>
                <w:bCs/>
                <w:sz w:val="24"/>
                <w:szCs w:val="24"/>
              </w:rPr>
              <w:fldChar w:fldCharType="separate"/>
            </w:r>
            <w:r w:rsidR="001426F0" w:rsidRPr="00747B70">
              <w:rPr>
                <w:rFonts w:ascii="Times New Roman" w:hAnsi="Times New Roman" w:cs="Times New Roman"/>
                <w:b/>
                <w:bCs/>
                <w:sz w:val="24"/>
              </w:rPr>
              <w:t>[2]</w:t>
            </w:r>
            <w:r w:rsidRPr="00747B70">
              <w:rPr>
                <w:rFonts w:ascii="Times New Roman" w:hAnsi="Times New Roman" w:cs="Times New Roman"/>
                <w:b/>
                <w:bCs/>
                <w:sz w:val="24"/>
                <w:szCs w:val="24"/>
              </w:rPr>
              <w:fldChar w:fldCharType="end"/>
            </w:r>
          </w:p>
        </w:tc>
        <w:tc>
          <w:tcPr>
            <w:tcW w:w="4531" w:type="dxa"/>
            <w:shd w:val="clear" w:color="auto" w:fill="auto"/>
            <w:hideMark/>
          </w:tcPr>
          <w:p w14:paraId="34C92972"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62AE3DEB" w14:textId="77777777" w:rsidTr="00747B70">
        <w:tc>
          <w:tcPr>
            <w:tcW w:w="4531" w:type="dxa"/>
            <w:shd w:val="clear" w:color="auto" w:fill="auto"/>
            <w:hideMark/>
          </w:tcPr>
          <w:p w14:paraId="6E7F0322"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lang w:val="en-US"/>
              </w:rPr>
              <w:t xml:space="preserve">Wendell 2012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rLK37qMH","properties":{"formattedCitation":"[3]","plainCitation":"[3]","noteIndex":0},"citationItems":[{"id":"Ze09C1yE/MJEb0i11","uris":["http://zotero.org/users/local/OF2eEWlt/items/ECRGUPXI"],"uri":["http://zotero.org/users/local/OF2eEWlt/items/ECRGUPXI"],"itemData":{"id":"qBrBKZKh/HTuV9fRe","type":"article-journal","abstract":"BACKGROUND AND PURPOSE: Although vascular risk factors have been implicated in the development of all-cause dementia and Alzheimer disease (AD), few studies have examined the association between subclinical atherosclerosis and prospective risk of dementia.\nMETHODS: Participants from the Baltimore Longitudinal Study of Aging (n=364; age, 60-95 years; median age, 73; 60% male; 82% white) underwent initial carotid atherosclerosis assessment and subsequently were assessed for dementia and AD annually for up to 14 years (median, 7.0). Cox proportional hazards models predicting all-cause dementia and AD were adjusted for age, sex, race, education, blood pressure, cholesterol, cardiovascular disease, diabetes mellitus, and smoking.\nRESULTS: Sixty participants developed dementia, with 53 diagnosed as AD. Raw rates of future dementia and AD among individuals initially in the upper quintile of carotid intimal medial thickness or with bilateral carotid plaque were generally double the rates of individuals with intimal medial thickness in the lower quintiles or no plaque at baseline. Adjusted proportional hazards models revealed &gt;2.5-fold increased risk of dementia and AD among individuals in the upper quintile of carotid intimal medial thickness, and approximately 2.0-fold increased risk of dementia among individuals with bilateral plaque.\nCONCLUSIONS: Multiple measures of carotid atherosclerosis are associated with prospective risk of dementia. Individuals in the upper quintile of carotid intimal medial thickness or bilateral carotid plaque were at greatest risk. These findings underscore the possibility that early intervention to reduce atherosclerosis may help delay or prevent onset of dementia and AD.","container-title":"Stroke","DOI":"10.1161/STROKEAHA.112.672527","ISSN":"1524-4628","issue":"12","journalAbbreviation":"Stroke","language":"eng","note":"PMID: 23103489\nPMCID: PMC3508298","page":"3319-3324","source":"PubMed","title":"Carotid atherosclerosis and prospective risk of dementia","volume":"43","author":[{"family":"Wendell","given":"Carrington R."},{"family":"Waldstein","given":"Shari R."},{"family":"Ferrucci","given":"Luigi"},{"family":"O'Brien","given":"Richard J."},{"family":"Strait","given":"James B."},{"family":"Zonderman","given":"Alan B."}],"issued":{"date-parts":[["2012",12]]}}}],"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3]</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19A8255E"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No control group/missing data: CIMT not reported.</w:t>
            </w:r>
          </w:p>
        </w:tc>
      </w:tr>
      <w:tr w:rsidR="00245285" w:rsidRPr="000F3DC4" w14:paraId="445F29A6" w14:textId="77777777" w:rsidTr="00747B70">
        <w:tc>
          <w:tcPr>
            <w:tcW w:w="4531" w:type="dxa"/>
            <w:shd w:val="clear" w:color="auto" w:fill="auto"/>
            <w:hideMark/>
          </w:tcPr>
          <w:p w14:paraId="518A581B"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rPr>
              <w:t xml:space="preserve">Moon 2015 </w:t>
            </w:r>
            <w:r w:rsidRPr="00747B70">
              <w:rPr>
                <w:rFonts w:ascii="Times New Roman" w:hAnsi="Times New Roman" w:cs="Times New Roman"/>
                <w:b/>
                <w:bCs/>
                <w:sz w:val="24"/>
                <w:szCs w:val="24"/>
              </w:rPr>
              <w:fldChar w:fldCharType="begin"/>
            </w:r>
            <w:r w:rsidR="001426F0" w:rsidRPr="00747B70">
              <w:rPr>
                <w:rFonts w:ascii="Times New Roman" w:hAnsi="Times New Roman" w:cs="Times New Roman"/>
                <w:b/>
                <w:bCs/>
                <w:sz w:val="24"/>
                <w:szCs w:val="24"/>
              </w:rPr>
              <w:instrText xml:space="preserve"> ADDIN ZOTERO_ITEM CSL_CITATION {"citationID":"508IF1FI","properties":{"formattedCitation":"[4]","plainCitation":"[4]","noteIndex":0},"citationItems":[{"id":"Ze09C1yE/zR5bifQC","uris":["http://zotero.org/users/local/OF2eEWlt/items/G6PV4QXD"],"uri":["http://zotero.org/users/local/OF2eEWlt/items/G6PV4QXD"],"itemData":{"id":"qBrBKZKh/IFbtm4sl","type":"article-journal","container-title":"Stroke","DOI":"10.1161/STROKEAHA.114.008170","ISSN":"0039-2499, 1524-4628","issue":"4","journalAbbreviation":"Stroke","language":"en","page":"1024-1030","source":"DOI.org (Crossref)","title":"Carotid Intima-Media Thickness Is Associated With the Progression of Cognitive Impairment in Older Adults","volume":"46","author":[{"family":"Moon","given":"Jae Hoon"},{"family":"Lim","given":"Soo"},{"family":"Han","given":"Ji Won"},{"family":"Kim","given":"Kyoung Min"},{"family":"Choi","given":"Sung Hee"},{"family":"Park","given":"Kyong Soo"},{"family":"Kim","given":"Ki Woong"},{"family":"Jang","given":"Hak Chul"}],"issued":{"date-parts":[["2015",4]]}}}],"schema":"https://github.com/citation-style-language/schema/raw/master/csl-citation.json"} </w:instrText>
            </w:r>
            <w:r w:rsidRPr="00747B70">
              <w:rPr>
                <w:rFonts w:ascii="Times New Roman" w:hAnsi="Times New Roman" w:cs="Times New Roman"/>
                <w:b/>
                <w:bCs/>
                <w:sz w:val="24"/>
                <w:szCs w:val="24"/>
              </w:rPr>
              <w:fldChar w:fldCharType="separate"/>
            </w:r>
            <w:r w:rsidR="001426F0" w:rsidRPr="00747B70">
              <w:rPr>
                <w:rFonts w:ascii="Times New Roman" w:hAnsi="Times New Roman" w:cs="Times New Roman"/>
                <w:b/>
                <w:bCs/>
                <w:sz w:val="24"/>
              </w:rPr>
              <w:t>[4]</w:t>
            </w:r>
            <w:r w:rsidRPr="00747B70">
              <w:rPr>
                <w:rFonts w:ascii="Times New Roman" w:hAnsi="Times New Roman" w:cs="Times New Roman"/>
                <w:b/>
                <w:bCs/>
                <w:sz w:val="24"/>
                <w:szCs w:val="24"/>
              </w:rPr>
              <w:fldChar w:fldCharType="end"/>
            </w:r>
          </w:p>
        </w:tc>
        <w:tc>
          <w:tcPr>
            <w:tcW w:w="4531" w:type="dxa"/>
            <w:shd w:val="clear" w:color="auto" w:fill="auto"/>
            <w:hideMark/>
          </w:tcPr>
          <w:p w14:paraId="4362E7B0" w14:textId="77777777" w:rsidR="00245285" w:rsidRPr="000F3DC4" w:rsidRDefault="00245285">
            <w:pPr>
              <w:tabs>
                <w:tab w:val="left" w:pos="7114"/>
              </w:tabs>
              <w:spacing w:line="276" w:lineRule="auto"/>
              <w:rPr>
                <w:rFonts w:ascii="Times New Roman" w:hAnsi="Times New Roman" w:cs="Times New Roman"/>
                <w:sz w:val="24"/>
                <w:szCs w:val="24"/>
              </w:rPr>
            </w:pPr>
            <w:r w:rsidRPr="000F3DC4">
              <w:rPr>
                <w:rFonts w:ascii="Times New Roman" w:hAnsi="Times New Roman" w:cs="Times New Roman"/>
                <w:sz w:val="24"/>
                <w:szCs w:val="24"/>
              </w:rPr>
              <w:t xml:space="preserve">No </w:t>
            </w:r>
            <w:proofErr w:type="spellStart"/>
            <w:r w:rsidRPr="000F3DC4">
              <w:rPr>
                <w:rFonts w:ascii="Times New Roman" w:hAnsi="Times New Roman" w:cs="Times New Roman"/>
                <w:sz w:val="24"/>
                <w:szCs w:val="24"/>
              </w:rPr>
              <w:t>control</w:t>
            </w:r>
            <w:proofErr w:type="spellEnd"/>
            <w:r w:rsidRPr="000F3DC4">
              <w:rPr>
                <w:rFonts w:ascii="Times New Roman" w:hAnsi="Times New Roman" w:cs="Times New Roman"/>
                <w:sz w:val="24"/>
                <w:szCs w:val="24"/>
              </w:rPr>
              <w:t xml:space="preserve"> </w:t>
            </w:r>
            <w:proofErr w:type="spellStart"/>
            <w:r w:rsidRPr="000F3DC4">
              <w:rPr>
                <w:rFonts w:ascii="Times New Roman" w:hAnsi="Times New Roman" w:cs="Times New Roman"/>
                <w:sz w:val="24"/>
                <w:szCs w:val="24"/>
              </w:rPr>
              <w:t>group</w:t>
            </w:r>
            <w:proofErr w:type="spellEnd"/>
            <w:r w:rsidRPr="000F3DC4">
              <w:rPr>
                <w:rFonts w:ascii="Times New Roman" w:hAnsi="Times New Roman" w:cs="Times New Roman"/>
                <w:sz w:val="24"/>
                <w:szCs w:val="24"/>
              </w:rPr>
              <w:t>.</w:t>
            </w:r>
          </w:p>
        </w:tc>
      </w:tr>
      <w:tr w:rsidR="00245285" w:rsidRPr="006B5BF7" w14:paraId="7B29C8AA" w14:textId="77777777" w:rsidTr="00747B70">
        <w:tc>
          <w:tcPr>
            <w:tcW w:w="4531" w:type="dxa"/>
            <w:shd w:val="clear" w:color="auto" w:fill="auto"/>
            <w:hideMark/>
          </w:tcPr>
          <w:p w14:paraId="11CD8F90" w14:textId="77777777" w:rsidR="00245285" w:rsidRPr="00747B70" w:rsidRDefault="00245285">
            <w:pPr>
              <w:tabs>
                <w:tab w:val="left" w:pos="7114"/>
              </w:tabs>
              <w:spacing w:line="276" w:lineRule="auto"/>
              <w:rPr>
                <w:rFonts w:ascii="Times New Roman" w:hAnsi="Times New Roman" w:cs="Times New Roman"/>
                <w:b/>
                <w:bCs/>
                <w:sz w:val="24"/>
                <w:szCs w:val="24"/>
              </w:rPr>
            </w:pPr>
            <w:proofErr w:type="spellStart"/>
            <w:r w:rsidRPr="00747B70">
              <w:rPr>
                <w:rFonts w:ascii="Times New Roman" w:hAnsi="Times New Roman" w:cs="Times New Roman"/>
                <w:b/>
                <w:bCs/>
                <w:sz w:val="24"/>
                <w:szCs w:val="24"/>
              </w:rPr>
              <w:t>Mergeani</w:t>
            </w:r>
            <w:proofErr w:type="spellEnd"/>
            <w:r w:rsidRPr="00747B70">
              <w:rPr>
                <w:rFonts w:ascii="Times New Roman" w:hAnsi="Times New Roman" w:cs="Times New Roman"/>
                <w:b/>
                <w:bCs/>
                <w:sz w:val="24"/>
                <w:szCs w:val="24"/>
              </w:rPr>
              <w:t xml:space="preserve"> 2015 </w:t>
            </w:r>
            <w:r w:rsidRPr="00747B70">
              <w:rPr>
                <w:rFonts w:ascii="Times New Roman" w:hAnsi="Times New Roman" w:cs="Times New Roman"/>
                <w:b/>
                <w:bCs/>
                <w:sz w:val="24"/>
                <w:szCs w:val="24"/>
              </w:rPr>
              <w:fldChar w:fldCharType="begin"/>
            </w:r>
            <w:r w:rsidR="001426F0" w:rsidRPr="00747B70">
              <w:rPr>
                <w:rFonts w:ascii="Times New Roman" w:hAnsi="Times New Roman" w:cs="Times New Roman"/>
                <w:b/>
                <w:bCs/>
                <w:sz w:val="24"/>
                <w:szCs w:val="24"/>
              </w:rPr>
              <w:instrText xml:space="preserve"> ADDIN ZOTERO_ITEM CSL_CITATION {"citationID":"sOE1eXla","properties":{"formattedCitation":"[5]","plainCitation":"[5]","noteIndex":0},"citationItems":[{"id":470,"uris":["http://zotero.org/users/local/vZYe9RAJ/items/F3GI8L2S"],"uri":["http://zotero.org/users/local/vZYe9RAJ/items/F3GI8L2S"],"itemData":{"id":470,"type":"article-journal","abstract":"INTRODUCTION: Cognitive impairment is strongly associated with arterial hypertension and might be associated also with certain circadian blood pressure patterns. Ambulatory blood pressure monitoring (ABPM) represents a very useful tool in the evaluation of patients with hypertension. Intima-media thickness (IMT), a marker of subclinical organ damage in hypertensive patients is associated with the progression of cognitive impairment. The aim of our study was to correlate the cognitive impairment with the hypertension pattern found with ABPM, IMT, lipid profile and inflammatory syndrome.\nMATERIALS AND METHODS: We enrolled 40 patients aged between 47 and 88 years (69±11 years) with medical history of essential hypertension and cognitive impairment. All patients underwent neuropsychological examination, ABPM, and B-mode ultrasound of the carotid arteries.\nRESULTS: 57% of the patients had a nondipping pattern. The blood pressure pattern inversely correlated with the results of MMSE (r=-0.33; p=0.04), patients with nondipping patterns having lower scores than the ones with dipper pattern. Increased IMT was associated with poorer performance on MoCA test (r=-0.33; p=0.005). MoCA and MMSE scores were inversely correlated with the total cholesterol (r=-0.31; p=0.04; and r=0.38; p=0.01 respectively) and with the LDL-cholesterol (r=-0.32; p=0.04; and r=-0.41; p=0.009 respectively). Patients with low scores on MMSE also had high serum levels of C reactive protein (r=-0.33; p=0.045).\nCONCLUSION: Patients with cognitive impairment and hypertension have vascular changes characterized by increased carotid IMT, alteration of the dipping phenomenon, increased total and LDL-cholesterol, and increased C reactive protein, all related to the degree of cognitive dysfunction.","container-title":"Maedica","ISSN":"1841-9038","issue":"4","journalAbbreviation":"Maedica (Bucur)","language":"eng","note":"PMID: 28465733\nPMCID: PMC5394449","page":"325-330","source":"PubMed","title":"Correlations of Cognitive Impairment with Circadian Blood Pressure Pattern and Intima-Media Thickness in Hypertensive Patients","volume":"10","author":[{"family":"Mergeani","given":"Athena Cristina"},{"family":"Antochi","given":"Florina"},{"family":"Rusu","given":"Octavia"},{"family":"Ciobotaru","given":"Andrei"},{"family":"Coclitu","given":"Catalina"},{"family":"Bajenaru","given":"Ovidiu Alexndru"}],"issued":{"date-parts":[["2015",9]]}}}],"schema":"https://github.com/citation-style-language/schema/raw/master/csl-citation.json"} </w:instrText>
            </w:r>
            <w:r w:rsidRPr="00747B70">
              <w:rPr>
                <w:rFonts w:ascii="Times New Roman" w:hAnsi="Times New Roman" w:cs="Times New Roman"/>
                <w:b/>
                <w:bCs/>
                <w:sz w:val="24"/>
                <w:szCs w:val="24"/>
              </w:rPr>
              <w:fldChar w:fldCharType="separate"/>
            </w:r>
            <w:r w:rsidR="001426F0" w:rsidRPr="00747B70">
              <w:rPr>
                <w:rFonts w:ascii="Times New Roman" w:hAnsi="Times New Roman" w:cs="Times New Roman"/>
                <w:b/>
                <w:bCs/>
                <w:sz w:val="24"/>
              </w:rPr>
              <w:t>[5]</w:t>
            </w:r>
            <w:r w:rsidRPr="00747B70">
              <w:rPr>
                <w:rFonts w:ascii="Times New Roman" w:hAnsi="Times New Roman" w:cs="Times New Roman"/>
                <w:b/>
                <w:bCs/>
                <w:sz w:val="24"/>
                <w:szCs w:val="24"/>
              </w:rPr>
              <w:fldChar w:fldCharType="end"/>
            </w:r>
          </w:p>
        </w:tc>
        <w:tc>
          <w:tcPr>
            <w:tcW w:w="4531" w:type="dxa"/>
            <w:shd w:val="clear" w:color="auto" w:fill="auto"/>
            <w:hideMark/>
          </w:tcPr>
          <w:p w14:paraId="16093B04"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No control group/missing data: CIMT not reported.</w:t>
            </w:r>
          </w:p>
        </w:tc>
      </w:tr>
      <w:tr w:rsidR="00245285" w:rsidRPr="006B5BF7" w14:paraId="16A719B9" w14:textId="77777777" w:rsidTr="00747B70">
        <w:tc>
          <w:tcPr>
            <w:tcW w:w="4531" w:type="dxa"/>
            <w:shd w:val="clear" w:color="auto" w:fill="auto"/>
            <w:hideMark/>
          </w:tcPr>
          <w:p w14:paraId="0D041527"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lang w:val="en-US"/>
              </w:rPr>
              <w:t xml:space="preserve">Gustavsson 2020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u36i187S","properties":{"formattedCitation":"[6]","plainCitation":"[6]","noteIndex":0},"citationItems":[{"id":"Ze09C1yE/QZcIFrUE","uris":["http://zotero.org/users/local/OF2eEWlt/items/Y5NB8NWZ"],"uri":["http://zotero.org/users/local/OF2eEWlt/items/Y5NB8NWZ"],"itemData":{"id":"qBrBKZKh/Jwx5pXZy","type":"article-journal","abstract":"OBJECTIVE: To investigate whether midlife atherosclerosis is associated with different dementia subtypes and related underlying pathologies.\nMETHODS: Participants comprised the cardiovascular cohort of the Swedish prospective population-based Malmö Diet and Cancer Study (N = 6,103). Carotid plaques and intima media thickness (IMT) were measured at baseline (1991-1994). Dementia incidence until 2014 was obtained from national registers. Diagnoses were reviewed and validated in medical records. In a cognitively unimpaired subcohort (n = 330), β-amyloid42 and tau were quantified in cerebrospinal fluid (CSF), and white matter hyperintensity volume, lacunar infarcts, and cerebral microbleeds were estimated on magnetic resonance imaging (2009-2015).\nRESULTS: During 20 years of follow-up, 462 individuals developed dementia (mean age at baseline = 57.5 ± 5.9 years, 58% women). Higher IMT in midlife was associated with an increased hazard ratio (HR) of all-cause dementia (adjusted HR = 1.14 [95% confidence interval (CI) = 1.03-1.26]) and vascular dementia (adjusted HR = 1.32 [95% CI = 1.10-1.57]) but not Alzheimer disease (AD) dementia (adjusted HR = 0.95 [95% CI = 0.77-1.17]). Carotid plaques were associated with vascular dementia when assessed as a 3-graded score (adjusted HR = 1.90 [95% CI = 1.07-3.38]). In the cognitively unimpaired subcohort (53.8 ± 4.6 years at baseline, 60% women), higher IMT in midlife was associated with development of small vessel disease (adjusted odds ratio [OR] = 1.47 [95% CI = 1.05-2.06]) but not significantly with abnormal CSF AD biomarkers (adjusted OR = 1.28 [95% CI = 0.87-1.90] for Aβ42 and 1.35 [95% CI = 0.86-2.13] for Aβ42 /p-tau). Carotid plaques revealed no significant association with any of the underlying brain pathologies.\nINTERPRETATION: Our findings support an association between midlife atherosclerosis and development of vascular dementia and cerebral small vessel disease but not between atherosclerosis and subsequent AD dementia or AD pathology. ANN NEUROL 2020;87:52-62.","container-title":"Annals of Neurology","DOI":"10.1002/ana.25645","ISSN":"1531-8249","issue":"1","journalAbbreviation":"Ann Neurol","language":"eng","note":"PMID: 31721283\nPMCID: PMC6973178","page":"52-62","source":"PubMed","title":"Midlife Atherosclerosis and Development of Alzheimer or Vascular Dementia","volume":"87","author":[{"family":"Gustavsson","given":"Anna-Märta"},{"family":"Westen","given":"Danielle","non-dropping-particle":"van"},{"family":"Stomrud","given":"Erik"},{"family":"Engström","given":"Gunnar"},{"family":"Nägga","given":"Katarina"},{"family":"Hansson","given":"Oskar"}],"issued":{"date-parts":[["2020",1]]}}}],"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6]</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70AC2227"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0F3DC4" w14:paraId="7E923086" w14:textId="77777777" w:rsidTr="00747B70">
        <w:tc>
          <w:tcPr>
            <w:tcW w:w="4531" w:type="dxa"/>
            <w:shd w:val="clear" w:color="auto" w:fill="auto"/>
            <w:hideMark/>
          </w:tcPr>
          <w:p w14:paraId="239282E2" w14:textId="77777777" w:rsidR="00245285" w:rsidRPr="00747B70" w:rsidRDefault="00245285">
            <w:pPr>
              <w:tabs>
                <w:tab w:val="left" w:pos="7114"/>
              </w:tabs>
              <w:spacing w:line="276" w:lineRule="auto"/>
              <w:rPr>
                <w:rFonts w:ascii="Times New Roman" w:hAnsi="Times New Roman" w:cs="Times New Roman"/>
                <w:b/>
                <w:bCs/>
                <w:sz w:val="24"/>
                <w:szCs w:val="24"/>
              </w:rPr>
            </w:pPr>
            <w:proofErr w:type="spellStart"/>
            <w:r w:rsidRPr="00747B70">
              <w:rPr>
                <w:rFonts w:ascii="Times New Roman" w:hAnsi="Times New Roman" w:cs="Times New Roman"/>
                <w:b/>
                <w:bCs/>
                <w:sz w:val="24"/>
                <w:szCs w:val="24"/>
                <w:lang w:val="en-US"/>
              </w:rPr>
              <w:t>Urbanova</w:t>
            </w:r>
            <w:proofErr w:type="spellEnd"/>
            <w:r w:rsidRPr="00747B70">
              <w:rPr>
                <w:rFonts w:ascii="Times New Roman" w:hAnsi="Times New Roman" w:cs="Times New Roman"/>
                <w:b/>
                <w:bCs/>
                <w:sz w:val="24"/>
                <w:szCs w:val="24"/>
                <w:lang w:val="en-US"/>
              </w:rPr>
              <w:t xml:space="preserve"> 2014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reC1yZ4e","properties":{"formattedCitation":"[7]","plainCitation":"[7]","noteIndex":0},"citationItems":[{"id":"Ze09C1yE/tQYtx1GH","uris":["http://zotero.org/users/local/OF2eEWlt/items/95RA6TAJ"],"uri":["http://zotero.org/users/local/OF2eEWlt/items/95RA6TAJ"],"itemData":{"id":"qBrBKZKh/nc7l6f7n","type":"article-journal","abstract":"There has been a growing interest in vascular impairment associated with Alzheimer's disease (AD). This interest was stimulated by the findings of higher incidence of vascular risk factors in AD. Signs of vascular impairment were investigated notably in the field of imaging methods. Our aim was to explore ultrasonographic studies of extra- and intracranial vessels in patients with AD and mild cognitive impairment (MCI) and define implications for diagnosis, treatment, and prevention of the disease. The most frequently studied parameters with extracranial ultrasound are intima-media thickness in common carotid artery, carotid atherosclerosis, and total cerebral blood flow. The transcranial ultrasound concentrates mostly on flow velocities, pulsatility indices, cerebrovascular reserve capacity, and cerebral microembolization. Studies suggest that there is morphological and functional impairment of cerebral circulation in AD compared to healthy subjects. Ultrasound as a non-invasive method could be potentially useful in identifying individuals in a higher risk of progression of cognitive decline.","container-title":"Frontiers in Behavioral Neuroscience","DOI":"10.3389/fnbeh.2014.00004","ISSN":"1662-5153","journalAbbreviation":"Front Behav Neurosci","language":"eng","note":"PMID: 24478651\nPMCID: PMC3896883","page":"4","source":"PubMed","title":"Neurosonological Examination: A Non-Invasive Approach for the Detection of Cerebrovascular Impairment in AD","title-short":"Neurosonological Examination","volume":"8","author":[{"family":"Urbanova","given":"Barbora"},{"family":"Tomek","given":"Ales"},{"family":"Mikulik","given":"Robert"},{"family":"Magerova","given":"Hana"},{"family":"Horinek","given":"Daniel"},{"family":"Hort","given":"Jakub"}],"issued":{"date-parts":[["2014"]]}}}],"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7]</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46B3E62D" w14:textId="77777777" w:rsidR="00245285" w:rsidRPr="000F3DC4" w:rsidRDefault="00245285">
            <w:pPr>
              <w:tabs>
                <w:tab w:val="left" w:pos="7114"/>
              </w:tabs>
              <w:spacing w:line="276" w:lineRule="auto"/>
              <w:rPr>
                <w:rFonts w:ascii="Times New Roman" w:hAnsi="Times New Roman" w:cs="Times New Roman"/>
                <w:sz w:val="24"/>
                <w:szCs w:val="24"/>
              </w:rPr>
            </w:pPr>
            <w:r w:rsidRPr="000F3DC4">
              <w:rPr>
                <w:rFonts w:ascii="Times New Roman" w:hAnsi="Times New Roman" w:cs="Times New Roman"/>
                <w:sz w:val="24"/>
                <w:szCs w:val="24"/>
              </w:rPr>
              <w:t>Review.</w:t>
            </w:r>
          </w:p>
        </w:tc>
      </w:tr>
      <w:tr w:rsidR="00245285" w:rsidRPr="006B5BF7" w14:paraId="7D90B684" w14:textId="77777777" w:rsidTr="00747B70">
        <w:tc>
          <w:tcPr>
            <w:tcW w:w="4531" w:type="dxa"/>
            <w:shd w:val="clear" w:color="auto" w:fill="auto"/>
            <w:hideMark/>
          </w:tcPr>
          <w:p w14:paraId="495C7F43"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lang w:val="en-US"/>
              </w:rPr>
              <w:t xml:space="preserve">Gardener 2017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hUxbW4nd","properties":{"formattedCitation":"[8]","plainCitation":"[8]","noteIndex":0},"citationItems":[{"id":476,"uris":["http://zotero.org/users/local/vZYe9RAJ/items/SWPF4P36"],"uri":["http://zotero.org/users/local/vZYe9RAJ/items/SWPF4P36"],"itemData":{"id":476,"type":"article-journal","abstract":"BACKGROUND AND PURPOSE: Ultrasound markers of carotid atherosclerosis may be related to cognitive status. We hypothesized that individuals with greater carotid intima-media thickness (cIMT) and carotid plaque burden would exhibit worse cognition.\nMETHODS: One thousand one hundred sixty-six stroke-free participants from the NOMAS (Northern Manhattan Study) underwent carotid ultrasound and neuropsychological examination. Among them, 826 underwent a second neuropsychological examination an average of 5 years later. cIMT and plaque were assessed by a standardized B-mode ultrasound imaging and reading protocol. We used multivariable linear regression to examine cIMT, carotid plaque presence, and carotid plaque area as correlates of domain-specific neuropsychological Z scores cross-sectionally and over time. We also investigated possible effect modification by APOE ε4 allele, age, and race/ethnicity.\nRESULTS: Participants had a mean (SD) age of 70 (9) years and were 60% women, 66% Hispanic, 15% white, and 18% black. Those with greater cIMT exhibited worse episodic memory after adjustment for demographics and vascular risk factors (β=-0.60; P=0.04). APOE ε4 carriers with greater cIMT exhibited worse episodic memory (β=-1.31; P=0.04), semantic memory (β=-1.45; P=0.01), and processing speed (β=-1.21; P=0.03). Participants with greater cIMT at baseline did not exhibit significantly greater cognitive decline after adjustment. APOE ε4noncarriers with greater cIMT exhibited greater declines in executive function (β=-0.98; P=0.06). Carotid plaque burden was not significantly associated with cognition at baseline or over time.\nCONCLUSIONS: Subclinical carotid atherosclerosis was associated with worse cognition among those at higher risk for Alzheimer disease. Interventions targeting early stages of atherosclerosis may modify cognitive aging.","container-title":"Stroke","DOI":"10.1161/STROKEAHA.117.016921","ISSN":"1524-4628","issue":"7","journalAbbreviation":"Stroke","language":"eng","note":"PMID: 28630235\nPMCID: PMC5482565","page":"1855-1861","source":"PubMed","title":"Ultrasound Markers of Carotid Atherosclerosis and Cognition: The Northern Manhattan Study","title-short":"Ultrasound Markers of Carotid Atherosclerosis and Cognition","volume":"48","author":[{"family":"Gardener","given":"Hannah"},{"family":"Caunca","given":"Michelle R."},{"family":"Dong","given":"Chuanhui"},{"family":"Cheung","given":"Ying Kuen"},{"family":"Elkind","given":"Mitchell S. V."},{"family":"Sacco","given":"Ralph L."},{"family":"Rundek","given":"Tatjana"},{"family":"Wright","given":"Clinton B."}],"issued":{"date-parts":[["2017",7]]}}}],"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8]</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7C8B0D78"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13CF0BE7" w14:textId="77777777" w:rsidTr="00747B70">
        <w:tc>
          <w:tcPr>
            <w:tcW w:w="4531" w:type="dxa"/>
            <w:shd w:val="clear" w:color="auto" w:fill="auto"/>
            <w:hideMark/>
          </w:tcPr>
          <w:p w14:paraId="33B6E4F5"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lang w:val="en-US"/>
              </w:rPr>
              <w:t xml:space="preserve">Oviedo 2018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h00MJoPO","properties":{"formattedCitation":"[9]","plainCitation":"[9]","noteIndex":0},"citationItems":[{"id":479,"uris":["http://zotero.org/users/local/vZYe9RAJ/items/WWKUVMCW"],"uri":["http://zotero.org/users/local/vZYe9RAJ/items/WWKUVMCW"],"itemData":{"id":479,"type":"article-journal","abstract":"Vascular pathology and genetic markers such as apolipoprotein E allele ε4 (ApoE ε4) are risk factors for the progression from mild cognitive impairment (MCI) to Alzheimer's disease (AD). In Panama, a high prevalence of vascular risk factors and an increase in the aging population, generate the need to investigate biomarkers using specific, sensitive, non-invasive and cost-efficient methods that could be used in primary care. The main objective of this study was to explore the association between vascular biomarkers such as intima-media thickness (IMT) and stenosis, ApoΕ ε4 and cognitive function in a sample of older adults, including healthy controls (n = 41), MCI (n = 33), and AD (n = 12). A descriptive and cross-sectional study was conducted. Participants were part of the Panama Aging Research Initiative (PARI), the first prospective study in aging in Panama. Assessments included a neuropsychological battery, ApoΕ ε4 genotyping and a Doppler ultrasound of the left carotid artery to examine the presence of vascular risk factors. Neuropsychological tests were combined to form six cognitive domains: Global cognition, language, visuospatial abilities, learning and memory, attention and executive functions. Multivariable analyses (using age, education, and ApoE ε4 expression as covariates) were conducted. Participants with increased IMT showed poorer performance in memory and those with carotid stenosis showed poorer performance in language, visuospatial abilities and attention, independent of age, education or ApoΕ ε4 expression. The results support the use of vascular markers in cognitive assessments of aged individuals.","container-title":"AIMS neuroscience","DOI":"10.3934/Neuroscience.2018.2.148","ISSN":"2373-7972","issue":"2","journalAbbreviation":"AIMS Neurosci","language":"eng","note":"PMID: 32341958\nPMCID: PMC7181887","page":"148-161","source":"PubMed","title":"Vascular biomarkers and ApoE4 expression in mild cognitive impairment and Alzheimer's disease","volume":"5","author":[{"family":"Oviedo","given":"Diana C."},{"family":"Lezcano","given":"Hector"},{"family":"Perez","given":"Ambar R."},{"family":"Villarreal","given":"Alcibiades E."},{"family":"Carreira","given":"Maria B."},{"family":"Isaza","given":"Baltasar"},{"family":"Wesley","given":"Lavinia"},{"family":"Grajales","given":"Shantal A."},{"family":"Fernandez","given":"Sara"},{"family":"Frank","given":"Ana"},{"family":"Britton","given":"Gabrielle B."}],"issued":{"date-parts":[["2018"]]}}}],"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9]</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0A7A605A"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0F3DC4" w14:paraId="262110E7" w14:textId="77777777" w:rsidTr="00747B70">
        <w:tc>
          <w:tcPr>
            <w:tcW w:w="4531" w:type="dxa"/>
            <w:shd w:val="clear" w:color="auto" w:fill="auto"/>
            <w:hideMark/>
          </w:tcPr>
          <w:p w14:paraId="09086108"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lang w:val="en-US"/>
              </w:rPr>
              <w:t xml:space="preserve">Xiang 2017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wZWPCTS0","properties":{"formattedCitation":"[10]","plainCitation":"[10]","noteIndex":0},"citationItems":[{"id":482,"uris":["http://zotero.org/users/local/vZYe9RAJ/items/3KJX6NWW"],"uri":["http://zotero.org/users/local/vZYe9RAJ/items/3KJX6NWW"],"itemData":{"id":482,"type":"article-journal","abstract":"Although cerebrovascular diseases have been considered as risk factors for cognitive decline and dementia, the associations between atherosclerosis and Alzheimer's disease (AD) have not been fully examined and remain controversial. The aim of this three-year prospective study was to investigate whether arotid artery atherosclerosis accelerates cognitive impairment in AD patients. The association of carotid intimal medial thickness (IMT) with prospective trajectories of cognitive function was assessed among 521 patients with light to moderate AD, and 437 AD patients were followed up annually for 3 years. Participants underwent initial carotid ultrasonography and repeated neuropsychological testing every year. Mixed-effects regression analyses were adjusted to estimate the effect of carotid IMT and other adjusting variables. The results of the present study indicated that carotid IMT was significantly associated with various measures of cognitive function. Furthermore, AD patients with higher carotid IMT values had a faster decline in cognitive scores in a variety of neuropsychological tests, particularly in verbal and non-verbal memory, semantic fluency and executive function. The present prospective study showed that carotid atherosclerosis is a predictive factor regarding the progression of cognitive impairment in AD patients, suggesting that early detection and treatment of vascular risk factors may prevent or at least postpone the evolution of the disease.","container-title":"Experimental and Therapeutic Medicine","DOI":"10.3892/etm.2017.4661","ISSN":"1792-0981","issue":"2","journalAbbreviation":"Exp Ther Med","language":"eng","note":"PMID: 28810593\nPMCID: PMC5525969","page":"1321-1326","source":"PubMed","title":"Carotid atherosclerosis promotes the progression of Alzheimer's disease: A three-year prospective study","title-short":"Carotid atherosclerosis promotes the progression of Alzheimer's disease","volume":"14","author":[{"family":"Xiang","given":"Jing"}],"issued":{"date-parts":[["2017",8]]}}}],"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0]</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217F27A8" w14:textId="77777777" w:rsidR="00245285" w:rsidRPr="000F3DC4" w:rsidRDefault="00245285">
            <w:pPr>
              <w:tabs>
                <w:tab w:val="left" w:pos="7114"/>
              </w:tabs>
              <w:spacing w:line="276" w:lineRule="auto"/>
              <w:rPr>
                <w:rFonts w:ascii="Times New Roman" w:hAnsi="Times New Roman" w:cs="Times New Roman"/>
                <w:sz w:val="24"/>
                <w:szCs w:val="24"/>
              </w:rPr>
            </w:pPr>
            <w:r w:rsidRPr="000F3DC4">
              <w:rPr>
                <w:rFonts w:ascii="Times New Roman" w:hAnsi="Times New Roman" w:cs="Times New Roman"/>
                <w:sz w:val="24"/>
                <w:szCs w:val="24"/>
              </w:rPr>
              <w:t xml:space="preserve">No </w:t>
            </w:r>
            <w:proofErr w:type="spellStart"/>
            <w:r w:rsidRPr="000F3DC4">
              <w:rPr>
                <w:rFonts w:ascii="Times New Roman" w:hAnsi="Times New Roman" w:cs="Times New Roman"/>
                <w:sz w:val="24"/>
                <w:szCs w:val="24"/>
              </w:rPr>
              <w:t>control</w:t>
            </w:r>
            <w:proofErr w:type="spellEnd"/>
            <w:r w:rsidRPr="000F3DC4">
              <w:rPr>
                <w:rFonts w:ascii="Times New Roman" w:hAnsi="Times New Roman" w:cs="Times New Roman"/>
                <w:sz w:val="24"/>
                <w:szCs w:val="24"/>
              </w:rPr>
              <w:t xml:space="preserve"> </w:t>
            </w:r>
            <w:proofErr w:type="spellStart"/>
            <w:r w:rsidRPr="000F3DC4">
              <w:rPr>
                <w:rFonts w:ascii="Times New Roman" w:hAnsi="Times New Roman" w:cs="Times New Roman"/>
                <w:sz w:val="24"/>
                <w:szCs w:val="24"/>
              </w:rPr>
              <w:t>group</w:t>
            </w:r>
            <w:proofErr w:type="spellEnd"/>
            <w:r w:rsidRPr="000F3DC4">
              <w:rPr>
                <w:rFonts w:ascii="Times New Roman" w:hAnsi="Times New Roman" w:cs="Times New Roman"/>
                <w:sz w:val="24"/>
                <w:szCs w:val="24"/>
              </w:rPr>
              <w:t>.</w:t>
            </w:r>
          </w:p>
        </w:tc>
      </w:tr>
      <w:tr w:rsidR="00245285" w:rsidRPr="000F3DC4" w14:paraId="676C93BC" w14:textId="77777777" w:rsidTr="00747B70">
        <w:tc>
          <w:tcPr>
            <w:tcW w:w="4531" w:type="dxa"/>
            <w:shd w:val="clear" w:color="auto" w:fill="auto"/>
            <w:hideMark/>
          </w:tcPr>
          <w:p w14:paraId="5D924296"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lang w:val="en-US"/>
              </w:rPr>
              <w:t xml:space="preserve">Fromm 2013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1QuIFwTY","properties":{"formattedCitation":"[11]","plainCitation":"[11]","noteIndex":0},"citationItems":[{"id":485,"uris":["http://zotero.org/users/local/vZYe9RAJ/items/S783QGWU"],"uri":["http://zotero.org/users/local/vZYe9RAJ/items/S783QGWU"],"itemData":{"id":485,"type":"article-journal","abstract":"OBJECTIVE: Mild cognitive impairment (MCI) is a subtle memory disorder not matching criteria for dementia. There is evidence for vascular comorbidity in several types of dementia. We hypothesized that neurovascular workup would detect a high degree of vascular disease in patients with MCI.\nMATERIALS AND METHODS: In cooperation with our memory clinic, patients with amnestic MCI were referred to our department for neurovascular investigation. The workup encompassed ultrasound examination with carotid duplex including Intima-Media-Thickness (IMT) measurement, and transcranial Doppler (TCD) including one-hour microemboli monitoring, cerebrovascular reactivity measurement and Bubble test. Cerebral MRI for the evaluation of vascular and white-matter lesions, brain atrophy, hippocampal volumes, and amyloid angiopathy was performed.\nRESULTS: Ten patients were included. Vascular risk factors were present in six patients. Four patients had atherosclerotic lesions, three classified as mild, and one as moderate carotid stenosis. IMT &gt; 1 mm was found in two patients, with a maximum IMT of 1.11 mm. None of the patients with acceptable bone window had intracranial stenosis in TCD. Vasoreactivity was pathologically low in one patient. Permanent right-left shunt was found in three patients, of which one showed spontaneous cerebral microembolism. Hippocampal volume reduction and cortical atrophy were found in four patients. Chronic ischemic changes in MRI were present in one patient, and three patients had subcortical infarctions. Cortical infarctions, microbleeds, or amyloid angiopathy were not found.\nCONCLUSIONS: Pure amnestic MCI is probably less associated with cerebrovascular disease and may be more consistent with evolving Alzheimer's disease. However, vascular risk factors are common in these patients.","container-title":"Acta Neurologica Scandinavica. Supplementum","DOI":"10.1111/ane.12054","ISSN":"1600-5449","issue":"196","journalAbbreviation":"Acta Neurol Scand Suppl","language":"eng","note":"PMID: 23190296","page":"73-76","source":"PubMed","title":"A vascular approach to mild amnestic cognitive impairment: a pilot study","title-short":"A vascular approach to mild amnestic cognitive impairment","author":[{"family":"Fromm","given":"A."},{"family":"Lundervold","given":"A. J."},{"family":"Moen","given":"G."},{"family":"Skulstad","given":"S."},{"family":"Thomassen","given":"L."}],"issued":{"date-parts":[["2013"]]}}}],"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1]</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4F115812" w14:textId="77777777" w:rsidR="00245285" w:rsidRPr="000F3DC4" w:rsidRDefault="00245285">
            <w:pPr>
              <w:tabs>
                <w:tab w:val="left" w:pos="7114"/>
              </w:tabs>
              <w:spacing w:line="276" w:lineRule="auto"/>
              <w:rPr>
                <w:rFonts w:ascii="Times New Roman" w:hAnsi="Times New Roman" w:cs="Times New Roman"/>
                <w:sz w:val="24"/>
                <w:szCs w:val="24"/>
              </w:rPr>
            </w:pPr>
            <w:r w:rsidRPr="000F3DC4">
              <w:rPr>
                <w:rFonts w:ascii="Times New Roman" w:hAnsi="Times New Roman" w:cs="Times New Roman"/>
                <w:sz w:val="24"/>
                <w:szCs w:val="24"/>
              </w:rPr>
              <w:t xml:space="preserve">No </w:t>
            </w:r>
            <w:proofErr w:type="spellStart"/>
            <w:r w:rsidRPr="000F3DC4">
              <w:rPr>
                <w:rFonts w:ascii="Times New Roman" w:hAnsi="Times New Roman" w:cs="Times New Roman"/>
                <w:sz w:val="24"/>
                <w:szCs w:val="24"/>
              </w:rPr>
              <w:t>control</w:t>
            </w:r>
            <w:proofErr w:type="spellEnd"/>
            <w:r w:rsidRPr="000F3DC4">
              <w:rPr>
                <w:rFonts w:ascii="Times New Roman" w:hAnsi="Times New Roman" w:cs="Times New Roman"/>
                <w:sz w:val="24"/>
                <w:szCs w:val="24"/>
              </w:rPr>
              <w:t xml:space="preserve"> </w:t>
            </w:r>
            <w:proofErr w:type="spellStart"/>
            <w:r w:rsidRPr="000F3DC4">
              <w:rPr>
                <w:rFonts w:ascii="Times New Roman" w:hAnsi="Times New Roman" w:cs="Times New Roman"/>
                <w:sz w:val="24"/>
                <w:szCs w:val="24"/>
              </w:rPr>
              <w:t>group</w:t>
            </w:r>
            <w:proofErr w:type="spellEnd"/>
            <w:r w:rsidRPr="000F3DC4">
              <w:rPr>
                <w:rFonts w:ascii="Times New Roman" w:hAnsi="Times New Roman" w:cs="Times New Roman"/>
                <w:sz w:val="24"/>
                <w:szCs w:val="24"/>
              </w:rPr>
              <w:t>.</w:t>
            </w:r>
          </w:p>
        </w:tc>
      </w:tr>
      <w:tr w:rsidR="00245285" w:rsidRPr="006B5BF7" w14:paraId="6EC6D30F" w14:textId="77777777" w:rsidTr="00747B70">
        <w:tc>
          <w:tcPr>
            <w:tcW w:w="4531" w:type="dxa"/>
            <w:shd w:val="clear" w:color="auto" w:fill="auto"/>
            <w:hideMark/>
          </w:tcPr>
          <w:p w14:paraId="4B6C9466" w14:textId="77777777" w:rsidR="00245285" w:rsidRPr="00747B70" w:rsidRDefault="00245285">
            <w:pPr>
              <w:tabs>
                <w:tab w:val="left" w:pos="7114"/>
              </w:tabs>
              <w:spacing w:line="276" w:lineRule="auto"/>
              <w:rPr>
                <w:rFonts w:ascii="Times New Roman" w:hAnsi="Times New Roman" w:cs="Times New Roman"/>
                <w:b/>
                <w:bCs/>
                <w:sz w:val="24"/>
                <w:szCs w:val="24"/>
              </w:rPr>
            </w:pPr>
            <w:proofErr w:type="spellStart"/>
            <w:r w:rsidRPr="00747B70">
              <w:rPr>
                <w:rFonts w:ascii="Times New Roman" w:hAnsi="Times New Roman" w:cs="Times New Roman"/>
                <w:b/>
                <w:bCs/>
                <w:sz w:val="24"/>
                <w:szCs w:val="24"/>
                <w:lang w:val="en-US"/>
              </w:rPr>
              <w:t>Mworozi</w:t>
            </w:r>
            <w:proofErr w:type="spellEnd"/>
            <w:r w:rsidRPr="00747B70">
              <w:rPr>
                <w:rFonts w:ascii="Times New Roman" w:hAnsi="Times New Roman" w:cs="Times New Roman"/>
                <w:b/>
                <w:bCs/>
                <w:sz w:val="24"/>
                <w:szCs w:val="24"/>
                <w:lang w:val="en-US"/>
              </w:rPr>
              <w:t xml:space="preserve"> 2019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wUF3aYEt","properties":{"formattedCitation":"[12]","plainCitation":"[12]","noteIndex":0},"citationItems":[{"id":491,"uris":["http://zotero.org/users/local/vZYe9RAJ/items/5G836EFX"],"uri":["http://zotero.org/users/local/vZYe9RAJ/items/5G836EFX"],"itemData":{"id":491,"type":"article-journal","abstract":"Carotid artery disease which includes carotid artery stenosis, plaques, clots and increased intima media thickness, have been reported by many studies to be associated with dementia. Dementia is an end stage of usually asymptomatic cognitive impairment. Risk factors of carotid artery disease include; age, atherosclerosis, arteriosclerosis, shorter years in school, history of hypertension, diabetes mellitus, stroke and depression. This study set out to determine the prevalence of abnormal carotid ultrasound findings and their association with cognitive function among the adults ≥60 years in Wakiso district, Uganda in 2018. A total of 210 participants were included. Carotid artery stenosis, presence of plaque, stenosis and intima-media thickness were assessed by ultrasound. Cognitive status was assessed using a Mini Mental State Exam (MMSE) test. The prevalence of plaque was 21.4%. Variables which included; presence of plaque, age, education, gender, marital status, whether participant stayed alone or with someone else, care for self, occupation status, division of staying and history of smoking. The presence of plaque was associated with an abnormal cognitive function at both univariate and multivariate analysis with respective OR = 3.8 (95% CI = 1.90-7.54, p-value = 0.0001) and OR = 3.4 (95% CI = 1.38-8.15, p-value = 0.007). The cognitive function distribution was 43.8%, 19%, 34.3% and 2.9% within the normal, mild, moderate, and severe cognitive function status respectively. This study showed that prevalence of carotid artery plaque was high in this elderly population in Wakiso district Uganda. Also, carotid artery plaque was associated with abnormal cognitive function.","container-title":"Journal of Clinical Neuroscience: Official Journal of the Neurosurgical Society of Australasia","DOI":"10.1016/j.jocn.2019.06.011","ISSN":"1532-2653","journalAbbreviation":"J Clin Neurosci","language":"eng","note":"PMID: 31301929","page":"194-200","source":"PubMed","title":"Carotid artery plaque detected on ultrasound is associated with impaired cognitive state in the elderly: A population-based study in Wakiso district, Uganda","title-short":"Carotid artery plaque detected on ultrasound is associated with impaired cognitive state in the elderly","volume":"68","author":[{"family":"Mworozi","given":"Kenneth"},{"family":"Ameda","given":"Faith"},{"family":"Byanyima","given":"Rosemary K."},{"family":"Nakasujja","given":"Noeline"}],"issued":{"date-parts":[["2019",10]]}}}],"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2]</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1F85E59F"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12FDA563" w14:textId="77777777" w:rsidTr="00747B70">
        <w:tc>
          <w:tcPr>
            <w:tcW w:w="4531" w:type="dxa"/>
            <w:shd w:val="clear" w:color="auto" w:fill="auto"/>
            <w:hideMark/>
          </w:tcPr>
          <w:p w14:paraId="5C9BDF88"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lang w:val="en-US"/>
              </w:rPr>
              <w:t xml:space="preserve">Lin 2020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nOFU859D","properties":{"formattedCitation":"[13]","plainCitation":"[13]","noteIndex":0},"citationItems":[{"id":"Ze09C1yE/oZwyoFVp","uris":["http://zotero.org/users/local/OF2eEWlt/items/4MZQKNQP"],"uri":["http://zotero.org/users/local/OF2eEWlt/items/4MZQKNQP"],"itemData":{"id":"qBrBKZKh/Syrffcc1","type":"article-journal","container-title":"Atherosclerosis","DOI":"10.1016/j.atherosclerosis.2020.10.015","ISSN":"00219150","journalAbbreviation":"Atherosclerosis","language":"en","page":"27-32","source":"DOI.org (Crossref)","title":"Carotid atherosclerosis among middle-aged individuals predicts cognition: A 10-year follow-up study","title-short":"Carotid atherosclerosis among middle-aged individuals predicts cognition","volume":"314","author":[{"family":"Lin","given":"Hsiu-Fen"},{"family":"Huang","given":"Ling-Chun"},{"family":"Chen","given":"Chun-Kai"},{"family":"Juo","given":"Suh-Hang H."},{"family":"Chen","given":"Cheng-Sheng"}],"issued":{"date-parts":[["2020",12]]}}}],"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3]</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62DB52A0"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65A24D7F" w14:textId="77777777" w:rsidTr="00747B70">
        <w:tc>
          <w:tcPr>
            <w:tcW w:w="4531" w:type="dxa"/>
            <w:shd w:val="clear" w:color="auto" w:fill="auto"/>
            <w:hideMark/>
          </w:tcPr>
          <w:p w14:paraId="27BE719A"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lang w:val="en-US"/>
              </w:rPr>
              <w:t xml:space="preserve">Del </w:t>
            </w:r>
            <w:proofErr w:type="spellStart"/>
            <w:r w:rsidRPr="00747B70">
              <w:rPr>
                <w:rFonts w:ascii="Times New Roman" w:hAnsi="Times New Roman" w:cs="Times New Roman"/>
                <w:b/>
                <w:bCs/>
                <w:sz w:val="24"/>
                <w:szCs w:val="24"/>
                <w:lang w:val="en-US"/>
              </w:rPr>
              <w:t>Brutto</w:t>
            </w:r>
            <w:proofErr w:type="spellEnd"/>
            <w:r w:rsidRPr="00747B70">
              <w:rPr>
                <w:rFonts w:ascii="Times New Roman" w:hAnsi="Times New Roman" w:cs="Times New Roman"/>
                <w:b/>
                <w:bCs/>
                <w:sz w:val="24"/>
                <w:szCs w:val="24"/>
                <w:lang w:val="en-US"/>
              </w:rPr>
              <w:t xml:space="preserve"> 2020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uWG5FzsE","properties":{"formattedCitation":"[14]","plainCitation":"[14]","noteIndex":0},"citationItems":[{"id":493,"uris":["http://zotero.org/users/local/vZYe9RAJ/items/RCNCBTCB"],"uri":["http://zotero.org/users/local/vZYe9RAJ/items/RCNCBTCB"],"itemData":{"id":493,"type":"article-journal","abstract":"BACKGROUND: Little is known on factors influencing cognitive function in rural communities. Using the Atahualpa Project cohort, we aimed to assess whether the carotid intima-media thickness (cIMT) - used as a surrogate of extracranial carotid atherosclerosis - is associated with cognitive performance and further decline in community-dwelling adults living in a rural setting.\nMETHODS: The study included Atahualpa residents aged greater than or equal to 40 years who had ultrasound examination of the extracranial carotid arteries and a baseline Montreal Cognitive Assessment (MoCA), as well as the subset of individuals who also had a follow-up MoCA at least 1 year after baseline. Relationship between cIMT and cognitive function was assessed by means of generalized linear and longitudinal models, adjusted for relevant covariates. Mediation analysis was utilized to establish the proportion of the effect between increased cIMT and cognitive performance, which is mediated by age.\nRESULTS: A total of 561 individuals were included for the cross-sectional study, and 510 of them were assessed for the prospective cohort. Univariate analysis showed a significant association between increased cIMT and worse cognitive performance (P &lt; .001), which vanishes after considering the effect of age and low scholarity. Causal mediation analysis confirms that age captures 82.6% (95% C.I.: 63.9% to 100%) of the effect of this association. There was no relationship between increased cIMT and cognitive decline in the follow-up.\nCONCLUSIONS: In this rural population, the association between increased cIMT and cognitive dysfunction is mostly mediated by increasing age.","container-title":"Journal of Stroke and Cerebrovascular Diseases: The Official Journal of National Stroke Association","DOI":"10.1016/j.jstrokecerebrovasdis.2019.104576","ISSN":"1532-8511","issue":"2","journalAbbreviation":"J Stroke Cerebrovasc Dis","language":"eng","note":"PMID: 31839546","page":"104576","source":"PubMed","title":"Carotid Intima-media Thickness, Cognitive Performance and Cognitive Decline in Stroke-free Middle-aged and Older Adults. The Atahualpa Project","volume":"29","author":[{"family":"Del Brutto","given":"Oscar H."},{"family":"Mera","given":"Robertino M."},{"family":"Recalde","given":"Bettsy Y."},{"family":"Del Brutto","given":"Victor J."}],"issued":{"date-parts":[["2020",2]]}}}],"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4]</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5018E1FB"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0F3DC4" w14:paraId="154974A9" w14:textId="77777777" w:rsidTr="00747B70">
        <w:tc>
          <w:tcPr>
            <w:tcW w:w="4531" w:type="dxa"/>
            <w:shd w:val="clear" w:color="auto" w:fill="auto"/>
            <w:hideMark/>
          </w:tcPr>
          <w:p w14:paraId="1E83EFE2" w14:textId="77777777" w:rsidR="00245285" w:rsidRPr="00747B70" w:rsidRDefault="00245285">
            <w:pPr>
              <w:tabs>
                <w:tab w:val="left" w:pos="7114"/>
              </w:tabs>
              <w:spacing w:line="276" w:lineRule="auto"/>
              <w:rPr>
                <w:rFonts w:ascii="Times New Roman" w:hAnsi="Times New Roman" w:cs="Times New Roman"/>
                <w:b/>
                <w:bCs/>
                <w:sz w:val="24"/>
                <w:szCs w:val="24"/>
              </w:rPr>
            </w:pPr>
            <w:proofErr w:type="spellStart"/>
            <w:r w:rsidRPr="00747B70">
              <w:rPr>
                <w:rFonts w:ascii="Times New Roman" w:hAnsi="Times New Roman" w:cs="Times New Roman"/>
                <w:b/>
                <w:bCs/>
                <w:sz w:val="24"/>
                <w:szCs w:val="24"/>
                <w:lang w:val="en-US"/>
              </w:rPr>
              <w:t>Silvestriani</w:t>
            </w:r>
            <w:proofErr w:type="spellEnd"/>
            <w:r w:rsidRPr="00747B70">
              <w:rPr>
                <w:rFonts w:ascii="Times New Roman" w:hAnsi="Times New Roman" w:cs="Times New Roman"/>
                <w:b/>
                <w:bCs/>
                <w:sz w:val="24"/>
                <w:szCs w:val="24"/>
                <w:lang w:val="en-US"/>
              </w:rPr>
              <w:t xml:space="preserve"> 2009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8W6dzyNC","properties":{"formattedCitation":"[15]","plainCitation":"[15]","noteIndex":0},"citationItems":[{"id":489,"uris":["http://zotero.org/users/local/vZYe9RAJ/items/TU2CNTRW"],"uri":["http://zotero.org/users/local/vZYe9RAJ/items/TU2CNTRW"],"itemData":{"id":489,"type":"article-journal","abstract":"Aim of the study was to explore the correlation between the progression of carotid atherosclerosis and the evolution of cognitive impairment in 66 patients with Alzheimer's disease (AD). They underwent cognitive status evaluation and ultrasonography (US) to investigate carotid arteries intima-media thickness (IMT) and plaque index (PI). After a 12-month follow-up period, neuropsychological and US examinations were repeated to assess the progression of carotid atherosclerosis and of cognitive decline [in terms of changes in Mini Mental State Examination (MMSE) scores]. MMSE score changes were related to baseline IMT (p=0.018), changes in IMT (p&lt;0.001) and PI (p=0.006), and \"antihypertensive drug intake\" (p&lt;0.001). While the first three variables correlated with increased cognitive impairment, the last one was associated with a reduced extent of MMSE score decline. Results show a link between progression of carotid wall changes and of cognitive decline, and suggest a possible protective role of antihypertensive therapy. Given the potential clinical implications, our preliminary findings could stimulate further investigations into the role of vascular impairment in patients with AD.","container-title":"Neurobiology of Aging","DOI":"10.1016/j.neurobiolaging.2007.11.008","ISSN":"1558-1497","issue":"8","journalAbbreviation":"Neurobiol Aging","language":"eng","note":"PMID: 18077061","page":"1177-1183","source":"PubMed","title":"Carotid atherosclerosis and cognitive decline in patients with Alzheimer's disease","volume":"30","author":[{"family":"Silvestrini","given":"Mauro"},{"family":"Gobbi","given":"Beatrice"},{"family":"Pasqualetti","given":"Patrizio"},{"family":"Bartolini","given":"Marco"},{"family":"Baruffaldi","given":"Roberto"},{"family":"Lanciotti","given":"Chiara"},{"family":"Cerqua","given":"Raffaella"},{"family":"Altamura","given":"Claudia"},{"family":"Provinciali","given":"Leandro"},{"family":"Vernieri","given":"Fabrizio"}],"issued":{"date-parts":[["2009",8]]}}}],"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5]</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46967669" w14:textId="77777777" w:rsidR="00245285" w:rsidRPr="000F3DC4" w:rsidRDefault="00245285">
            <w:pPr>
              <w:tabs>
                <w:tab w:val="left" w:pos="7114"/>
              </w:tabs>
              <w:spacing w:line="276" w:lineRule="auto"/>
              <w:rPr>
                <w:rFonts w:ascii="Times New Roman" w:hAnsi="Times New Roman" w:cs="Times New Roman"/>
                <w:sz w:val="24"/>
                <w:szCs w:val="24"/>
              </w:rPr>
            </w:pPr>
            <w:r w:rsidRPr="000F3DC4">
              <w:rPr>
                <w:rFonts w:ascii="Times New Roman" w:hAnsi="Times New Roman" w:cs="Times New Roman"/>
                <w:sz w:val="24"/>
                <w:szCs w:val="24"/>
              </w:rPr>
              <w:t xml:space="preserve">No </w:t>
            </w:r>
            <w:proofErr w:type="spellStart"/>
            <w:r w:rsidRPr="000F3DC4">
              <w:rPr>
                <w:rFonts w:ascii="Times New Roman" w:hAnsi="Times New Roman" w:cs="Times New Roman"/>
                <w:sz w:val="24"/>
                <w:szCs w:val="24"/>
              </w:rPr>
              <w:t>control</w:t>
            </w:r>
            <w:proofErr w:type="spellEnd"/>
            <w:r w:rsidRPr="000F3DC4">
              <w:rPr>
                <w:rFonts w:ascii="Times New Roman" w:hAnsi="Times New Roman" w:cs="Times New Roman"/>
                <w:sz w:val="24"/>
                <w:szCs w:val="24"/>
              </w:rPr>
              <w:t xml:space="preserve"> </w:t>
            </w:r>
            <w:proofErr w:type="spellStart"/>
            <w:r w:rsidRPr="000F3DC4">
              <w:rPr>
                <w:rFonts w:ascii="Times New Roman" w:hAnsi="Times New Roman" w:cs="Times New Roman"/>
                <w:sz w:val="24"/>
                <w:szCs w:val="24"/>
              </w:rPr>
              <w:t>group</w:t>
            </w:r>
            <w:proofErr w:type="spellEnd"/>
            <w:r w:rsidRPr="000F3DC4">
              <w:rPr>
                <w:rFonts w:ascii="Times New Roman" w:hAnsi="Times New Roman" w:cs="Times New Roman"/>
                <w:sz w:val="24"/>
                <w:szCs w:val="24"/>
              </w:rPr>
              <w:t>.</w:t>
            </w:r>
          </w:p>
        </w:tc>
      </w:tr>
      <w:tr w:rsidR="00245285" w:rsidRPr="006B5BF7" w14:paraId="299C3159" w14:textId="77777777" w:rsidTr="00747B70">
        <w:tc>
          <w:tcPr>
            <w:tcW w:w="4531" w:type="dxa"/>
            <w:shd w:val="clear" w:color="auto" w:fill="auto"/>
            <w:hideMark/>
          </w:tcPr>
          <w:p w14:paraId="3E0D3B0E" w14:textId="77777777" w:rsidR="00245285" w:rsidRPr="00747B70" w:rsidRDefault="00245285">
            <w:pPr>
              <w:tabs>
                <w:tab w:val="left" w:pos="7114"/>
              </w:tabs>
              <w:spacing w:line="276" w:lineRule="auto"/>
              <w:rPr>
                <w:rFonts w:ascii="Times New Roman" w:hAnsi="Times New Roman" w:cs="Times New Roman"/>
                <w:b/>
                <w:bCs/>
                <w:sz w:val="24"/>
                <w:szCs w:val="24"/>
              </w:rPr>
            </w:pPr>
            <w:r w:rsidRPr="00747B70">
              <w:rPr>
                <w:rFonts w:ascii="Times New Roman" w:hAnsi="Times New Roman" w:cs="Times New Roman"/>
                <w:b/>
                <w:bCs/>
                <w:sz w:val="24"/>
                <w:szCs w:val="24"/>
                <w:lang w:val="en-US"/>
              </w:rPr>
              <w:t xml:space="preserve">Wang 2016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YIwxf2Sy","properties":{"formattedCitation":"[16]","plainCitation":"[16]","noteIndex":0},"citationItems":[{"id":"Ze09C1yE/bqt4Fd34","uris":["http://zotero.org/users/local/OF2eEWlt/items/EUMTL6PM"],"uri":["http://zotero.org/users/local/OF2eEWlt/items/EUMTL6PM"],"itemData":{"id":"qBrBKZKh/Rn4OUPxN","type":"article-journal","abstract":"The relationship between atherosclerosis and cognitive function is less well studied in Chinese populations. In addition, the results among middle-aged adults have been mixed. We aimed to investigate the association of atherosclerosis measured by carotid intima-media thickness (CIMT) and cognitive function in middle-aged and older adults from a Chinese community. Participants in the Asymptomatic Polyvascular Abnormalities in Community study (APAC) who had completed the CIMT detection and cognitive function measurements in 2012/2013 were included. Cognitive function was measured using the Mini-Mental State Examination (MMSE). Multivariate linear regression analysis was used to analyze the association between CIMT and MMSE. Then, a stratified analysis was performed separately in middle-aged and older adults. A total of 3227 participants were included in this study (mean age 57.9 years, range 43-93 years); 56.6 % of them were men, 66.0 % were middle-aged adults. After adjusting for potential confounders, larger CIMT was associated with lower MMSE scores, with a 0.75-point decrease in MMSE score for every 1-mm increase in CIMT (β = - 0.75, P = 0.0020). The association remained statistically significant in middle-aged adults (β = - 0.57, P = 0.0390), and was stronger in older adults and adults with low education levels. There is a significant association between CIMT and cognitive function among middle-aged and older adults sampled from a Chinese population. This association was stronger in older adults and adults with low education levels.","container-title":"Journal of Neurology","DOI":"10.1007/s00415-016-8234-9","ISSN":"1432-1459","issue":"10","journalAbbreviation":"J Neurol","language":"eng","note":"PMID: 27435970","page":"2097-2104","source":"PubMed","title":"Carotid intima-media thickness and cognitive function in a middle-aged and older adult community: a cross-sectional study","title-short":"Carotid intima-media thickness and cognitive function in a middle-aged and older adult community","volume":"263","author":[{"family":"Wang","given":"Anxin"},{"family":"Chen","given":"Guojuan"},{"family":"Su","given":"Zhaoping"},{"family":"Liu","given":"Xiaoxue"},{"family":"Yuan","given":"Xiaodong"},{"family":"Jiang","given":"Ruixuan"},{"family":"Cao","given":"Yibin"},{"family":"Chen","given":"Shuohua"},{"family":"Luo","given":"Yanxia"},{"family":"Guo","given":"Xiuhua"},{"family":"Wu","given":"Shouling"},{"family":"Zhao","given":"Xingquan"}],"issued":{"date-parts":[["2016",10]]}}}],"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6]</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1C9F62C0"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53E2DD3F" w14:textId="77777777" w:rsidTr="00747B70">
        <w:tc>
          <w:tcPr>
            <w:tcW w:w="4531" w:type="dxa"/>
            <w:shd w:val="clear" w:color="auto" w:fill="auto"/>
            <w:hideMark/>
          </w:tcPr>
          <w:p w14:paraId="681DF5C0" w14:textId="77777777" w:rsidR="00245285" w:rsidRPr="00747B70" w:rsidRDefault="00245285">
            <w:pPr>
              <w:tabs>
                <w:tab w:val="left" w:pos="7114"/>
              </w:tabs>
              <w:spacing w:line="276" w:lineRule="auto"/>
              <w:rPr>
                <w:rFonts w:ascii="Times New Roman" w:hAnsi="Times New Roman" w:cs="Times New Roman"/>
                <w:b/>
                <w:bCs/>
                <w:sz w:val="24"/>
                <w:szCs w:val="24"/>
              </w:rPr>
            </w:pPr>
            <w:proofErr w:type="spellStart"/>
            <w:r w:rsidRPr="00747B70">
              <w:rPr>
                <w:rFonts w:ascii="Times New Roman" w:hAnsi="Times New Roman" w:cs="Times New Roman"/>
                <w:b/>
                <w:bCs/>
                <w:sz w:val="24"/>
                <w:szCs w:val="24"/>
                <w:lang w:val="en-US"/>
              </w:rPr>
              <w:t>Camarda</w:t>
            </w:r>
            <w:proofErr w:type="spellEnd"/>
            <w:r w:rsidRPr="00747B70">
              <w:rPr>
                <w:rFonts w:ascii="Times New Roman" w:hAnsi="Times New Roman" w:cs="Times New Roman"/>
                <w:b/>
                <w:bCs/>
                <w:sz w:val="24"/>
                <w:szCs w:val="24"/>
                <w:lang w:val="en-US"/>
              </w:rPr>
              <w:t xml:space="preserve"> 2018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s4Asj0rO","properties":{"formattedCitation":"[17]","plainCitation":"[17]","noteIndex":0},"citationItems":[{"id":"Ze09C1yE/yWfEAXGS","uris":["http://zotero.org/users/local/OF2eEWlt/items/ZKP6VZYR"],"uri":["http://zotero.org/users/local/OF2eEWlt/items/ZKP6VZYR"],"itemData":{"id":"qBrBKZKh/Z6uZtQwY","type":"article-journal","abstract":"BACKGROUND: Mild Cognitive Impairment (MCI) is a transitional state between normal cognition and dementia.\nOBJECTIVE: The aim of this study is to investigate the role of vascular risk factors, vascular diseases, cerebrovascular disease and brain atrophy in a large hospital-based cohort of MCI types including 471 amnestic MCI (a-MCI), 693 amnestic MCI multiple domain (a-MCImd), 322 single non-memory MCI (snm-MCI), and 202 non amnestic MCI multiple domain (na-MCImd). For comparison, 1,005 neurologically and cognitively healthy subjects were also evaluated.\nMETHOD: Several vascular risk factors and vascular diseases were assessed. All participants underwent neurological, neuropsychological and behavioural assessments as well as carotid ultrasonography and standard brain MRI. Multinomial logistic regression models on the MCI cohort with the NCH group and a-MCI type as reference categories were used to assess the effects of the variables evaluated on the estimated probability of one of the four MCI types.\nRESULTS: This study demonstrates that cerebrovascular disease contributes substantially to the risk of non-memory MCI types and a-MCImd type, and that brain atrophy is present in all MCI types and is greater in multiple domain types particularly in the na-MCI type.\nCONCLUSION: Improving detection and control of cerebrovascular disease in aging individuals should be mandatory. Since the incidence of MCI and dementia will be expected to rise because of the progressive life expectancy, a better management of cerebrovascular disease could indeed prevent or delay the onset of MCI, or could delay progression of MCI to dementia.","container-title":"Current Alzheimer Research","DOI":"10.2174/1567205015666180119110712","ISSN":"1875-5828","issue":"7","journalAbbreviation":"Curr Alzheimer Res","language":"eng","note":"PMID: 29357798","page":"679-690","source":"PubMed","title":"Vascular Risk Factors, Vascular Diseases, and Imaging Findings in a Hospital-based Cohort of Mild Cognitive Impairment Types","volume":"15","author":[{"family":"Camarda","given":"Cecilia"},{"family":"Pipia","given":"Carmela"},{"family":"Azzarello","given":"Delia"},{"family":"Battaglini","given":"Iacopo"},{"family":"Romeo","given":"Giovanni"},{"family":"Chiodi","given":"Marcello"},{"family":"Camarda","given":"Rosolino"}],"issued":{"date-parts":[["2018"]]}}}],"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7]</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6069BF75"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0767C701" w14:textId="77777777" w:rsidTr="00747B70">
        <w:tc>
          <w:tcPr>
            <w:tcW w:w="4531" w:type="dxa"/>
            <w:shd w:val="clear" w:color="auto" w:fill="auto"/>
            <w:hideMark/>
          </w:tcPr>
          <w:p w14:paraId="414E8963" w14:textId="77777777" w:rsidR="00245285" w:rsidRPr="00747B70" w:rsidRDefault="00245285">
            <w:pPr>
              <w:tabs>
                <w:tab w:val="left" w:pos="7114"/>
              </w:tabs>
              <w:spacing w:line="276" w:lineRule="auto"/>
              <w:rPr>
                <w:rFonts w:ascii="Times New Roman" w:hAnsi="Times New Roman" w:cs="Times New Roman"/>
                <w:b/>
                <w:bCs/>
                <w:sz w:val="24"/>
                <w:szCs w:val="24"/>
              </w:rPr>
            </w:pPr>
            <w:proofErr w:type="spellStart"/>
            <w:r w:rsidRPr="00747B70">
              <w:rPr>
                <w:rFonts w:ascii="Times New Roman" w:hAnsi="Times New Roman" w:cs="Times New Roman"/>
                <w:b/>
                <w:bCs/>
                <w:sz w:val="24"/>
                <w:szCs w:val="24"/>
                <w:lang w:val="en-US"/>
              </w:rPr>
              <w:t>Carcaillon</w:t>
            </w:r>
            <w:proofErr w:type="spellEnd"/>
            <w:r w:rsidRPr="00747B70">
              <w:rPr>
                <w:rFonts w:ascii="Times New Roman" w:hAnsi="Times New Roman" w:cs="Times New Roman"/>
                <w:b/>
                <w:bCs/>
                <w:sz w:val="24"/>
                <w:szCs w:val="24"/>
                <w:lang w:val="en-US"/>
              </w:rPr>
              <w:t xml:space="preserve"> 2015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edYJhaV8","properties":{"formattedCitation":"[18]","plainCitation":"[18]","noteIndex":0},"citationItems":[{"id":"Ze09C1yE/2H7BCScr","uris":["http://zotero.org/users/local/OF2eEWlt/items/JUM28V5D"],"uri":["http://zotero.org/users/local/OF2eEWlt/items/JUM28V5D"],"itemData":{"id":"qBrBKZKh/7qoq42VI","type":"article-journal","abstract":"BACKGROUND: The contribution of carotid atherosclerosis to incident dementia remains unclear. We examined the association between carotid plaques (CP) and common carotid intima media thickness (CCA-IMT) with incident dementia and its subtypes, and their added value for dementia risk prediction.\nMETHODS: At baseline, 6025 dementia-free subjects aged 65-86 years underwent bilateral carotid ultrasonography measures of CP and plaque-free CCA-IMT. Subjects were followed-up over 7 years for the detection of dementia.\nRESULTS: After a mean 5.4 years of follow-up, 421 subjects developed dementia including 272 Alzheimer's disease and 83 vascular/mixed dementia (VaD). Only CP were independently related to VaD (HR(≥2 sites with plaques) = 1.92; 95% confidence interval or CI = 1.13-3.22) and improved VaD risk prediction (continuous Net Reclassification Index = 30.1%; 95% CI = 8.4-51.7) beyond known dementia risk factors. Accounting for stroke or competing risk by death marginally modified the results.\nCONCLUSION: In older adults, CP are independent predictors of incident VaD and may improve VaD risk prediction.","container-title":"Alzheimer's &amp; Dementia: The Journal of the Alzheimer's Association","DOI":"10.1016/j.jalz.2014.07.160","ISSN":"1552-5279","issue":"3","journalAbbreviation":"Alzheimers Dement","language":"eng","note":"PMID: 25510384","page":"239-248","source":"PubMed","title":"Carotid plaque as a predictor of dementia in older adults: the Three-City Study","title-short":"Carotid plaque as a predictor of dementia in older adults","volume":"11","author":[{"family":"Carcaillon","given":"Laure"},{"family":"Plichart","given":"Matthieu"},{"family":"Zureik","given":"Mahmoud"},{"family":"Rouaud","given":"Olivier"},{"family":"Majed","given":"Bilal"},{"family":"Ritchie","given":"Karen"},{"family":"Tzourio","given":"Christophe"},{"family":"Dartigues","given":"Jean-François"},{"family":"Empana","given":"Jean-Philippe"}],"issued":{"date-parts":[["2015",3]]}}}],"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8]</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7CF96A16"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1129A901" w14:textId="77777777" w:rsidTr="00747B70">
        <w:tc>
          <w:tcPr>
            <w:tcW w:w="4531" w:type="dxa"/>
            <w:shd w:val="clear" w:color="auto" w:fill="auto"/>
            <w:hideMark/>
          </w:tcPr>
          <w:p w14:paraId="334A3254" w14:textId="77777777" w:rsidR="00245285" w:rsidRPr="00747B70" w:rsidRDefault="00245285">
            <w:pPr>
              <w:tabs>
                <w:tab w:val="left" w:pos="7114"/>
              </w:tabs>
              <w:spacing w:line="276" w:lineRule="auto"/>
              <w:rPr>
                <w:rFonts w:ascii="Times New Roman" w:hAnsi="Times New Roman" w:cs="Times New Roman"/>
                <w:b/>
                <w:bCs/>
                <w:sz w:val="24"/>
                <w:szCs w:val="24"/>
                <w:lang w:val="en-US"/>
              </w:rPr>
            </w:pPr>
            <w:proofErr w:type="spellStart"/>
            <w:r w:rsidRPr="00747B70">
              <w:rPr>
                <w:rFonts w:ascii="Times New Roman" w:hAnsi="Times New Roman" w:cs="Times New Roman"/>
                <w:b/>
                <w:bCs/>
                <w:sz w:val="24"/>
                <w:szCs w:val="24"/>
                <w:lang w:val="en-US"/>
              </w:rPr>
              <w:t>Komulainen</w:t>
            </w:r>
            <w:proofErr w:type="spellEnd"/>
            <w:r w:rsidRPr="00747B70">
              <w:rPr>
                <w:rFonts w:ascii="Times New Roman" w:hAnsi="Times New Roman" w:cs="Times New Roman"/>
                <w:b/>
                <w:bCs/>
                <w:sz w:val="24"/>
                <w:szCs w:val="24"/>
                <w:lang w:val="en-US"/>
              </w:rPr>
              <w:t xml:space="preserve"> 2007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HoCrGCIT","properties":{"formattedCitation":"[19]","plainCitation":"[19]","noteIndex":0},"citationItems":[{"id":347,"uris":["http://zotero.org/users/local/vZYe9RAJ/items/Y48BKUXY"],"uri":["http://zotero.org/users/local/vZYe9RAJ/items/Y48BKUXY"],"itemData":{"id":347,"type":"article-journal","abstract":"OBJECTIVE: Several vascular risk factors have been linked to cognitive decline. However, little is known about the association between the atherosclerotic process and cognitive impairment. We investigated whether carotid intima-media thickness (IMT) predicts the risk of cognitive impairment and whether the putative impairment is specific for some cognitive domains.\nMETHODS: A 12-year population-based follow-up study was performed for a total of 91 women, aged 60-70 years at baseline. Ultrasonographically assessed carotid artery IMT and the Mini-Mental State Examination test were performed at baseline and 12-year follow-up. A detailed cognitive evaluation for memory and cognitive speed was performed in 2003. The mean of left and right carotid bifurcation IMT was used in the analyses for association with the risk for poor cognitive speed and memory.\nRESULTS: Increased IMT at baseline was an independent predictor for poor memory (beta = -5.004, 95% confidence interval = -7.74 to -2.27; p = 0.001) and cognitive speed (beta = 2.562, 95% confidence interval = 1.19-4.94; p = 0.035) at 12-year follow-up after adjustment for age, education, depression, plasma LDL cholesterol, systolic blood pressure, cardiovascular disease, hormone replacement therapy, smoking, alcohol consumption and physical activity. The risk for poor memory (p = 0.023 for linear trend) and cognitive speed (p = 0.070 for linear trend) increased with increasing IMT tertiles.\nCONCLUSIONS: Carotid IMT predicts an increased risk for cognitive impairment, particularly poor memory and cognitive speed, in elderly women.","container-title":"Neuroepidemiology","DOI":"10.1159/000108112","ISSN":"1423-0208","issue":"4","journalAbbreviation":"Neuroepidemiology","language":"eng","note":"number: 4\nPMID: 17851259","page":"207-213","source":"PubMed","title":"Carotid intima-media thickness and cognitive function in elderly women: a population-based study","title-short":"Carotid intima-media thickness and cognitive function in elderly women","volume":"28","author":[{"family":"Komulainen","given":"Pirjo"},{"family":"Kivipelto","given":"Miia"},{"family":"Lakka","given":"Timo A."},{"family":"Hassinen","given":"Maija"},{"family":"Helkala","given":"Eeva-Liisa"},{"family":"Patja","given":"Kristiina"},{"family":"Nissinen","given":"Aulikki"},{"family":"Rauramaa","given":"Rainer"}],"issued":{"date-parts":[["2007"]]}}}],"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19]</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40798680"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5516FF35" w14:textId="77777777" w:rsidTr="00747B70">
        <w:tc>
          <w:tcPr>
            <w:tcW w:w="4531" w:type="dxa"/>
            <w:shd w:val="clear" w:color="auto" w:fill="auto"/>
            <w:hideMark/>
          </w:tcPr>
          <w:p w14:paraId="0645504D" w14:textId="77777777" w:rsidR="00245285" w:rsidRPr="00747B70" w:rsidRDefault="00245285">
            <w:pPr>
              <w:tabs>
                <w:tab w:val="left" w:pos="7114"/>
              </w:tabs>
              <w:spacing w:line="276" w:lineRule="auto"/>
              <w:rPr>
                <w:rFonts w:ascii="Times New Roman" w:hAnsi="Times New Roman" w:cs="Times New Roman"/>
                <w:b/>
                <w:bCs/>
                <w:sz w:val="24"/>
                <w:szCs w:val="24"/>
                <w:lang w:val="en-US"/>
              </w:rPr>
            </w:pPr>
            <w:r w:rsidRPr="00747B70">
              <w:rPr>
                <w:rFonts w:ascii="Times New Roman" w:hAnsi="Times New Roman" w:cs="Times New Roman"/>
                <w:b/>
                <w:bCs/>
                <w:sz w:val="24"/>
                <w:szCs w:val="24"/>
                <w:lang w:val="en-US"/>
              </w:rPr>
              <w:t xml:space="preserve">Mason 2020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FjDCjMzO","properties":{"formattedCitation":"[20]","plainCitation":"[20]","noteIndex":0},"citationItems":[{"id":487,"uris":["http://zotero.org/users/local/vZYe9RAJ/items/UFT8CR3K"],"uri":["http://zotero.org/users/local/vZYe9RAJ/items/UFT8CR3K"],"itemData":{"id":487,"type":"article-journal","abstract":"Age-related cognitive impairment has been associated with arterial stiffening and decreased cardiorespiratory fitness. The aims of this cross-sectional study were to compare cognitive function domains and cardiovascular parameters in older adults (≥ 65 years old) with high and normal aortic stiffness (via carotid-femoral pulse wave velocity, cfPWV) and to explore relationships among cfPWV, carotid intima-media thickness, cardiorespiratory fitness, and cognitive function. Vascular and cognitive function were measured in older adults with either normal or high cfPWV. Cognitive function was measured via an intensive one-time neuropsychological battery, while cfPWV by applanation tonometry, carotid intima-media thickness and function (i.e., distensibility) by ultrasonography, and cardiorespiratory fitness (i.e., VO2peak) by a submaximal exercise test. Correlations among age, VO2peak, carotid intima-media thickness, cfPWV, and cognitive function were performed along with a series of multivariate analyses of variance. Compared with NAS, participants with HAS had greater aortic, carotid, and brachial blood pressures but similar cardiorespiratory fitness and carotid intima-media thickness and distensibility. Participants with NAS exhibited better neuropsychological performance in executive function and attention and overall cognitive function than those with HAS. When controlling for age, visual scanning and perception scores were correlated with cfPWV and VO2peak. Our findings suggest that certain cognitive domains for older adults are associated with their cardiorespiratory fitness and aortic stiffness.","container-title":"Behavioral Medicine (Washington, D.C.)","DOI":"10.1080/08964289.2020.1825921","ISSN":"0896-4289","journalAbbreviation":"Behav Med","language":"eng","note":"PMID: 33108259","page":"1-12","source":"PubMed","title":"Arterial Stiffness and Cardiorespiratory Fitness Are Associated With Cognitive Function in Older Adults","author":[{"family":"Mason","given":"Justin R."},{"family":"Tenenbaum","given":"Gershon"},{"family":"Jaime","given":"Salvador"},{"family":"Roque","given":"Nelson"},{"family":"Maharaj","given":"Arun"},{"family":"Figueroa","given":"Arturo"}],"issued":{"date-parts":[["2020",10,27]]}}}],"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20]</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2C2651A5"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37D1EB40" w14:textId="77777777" w:rsidTr="00747B70">
        <w:tc>
          <w:tcPr>
            <w:tcW w:w="4531" w:type="dxa"/>
            <w:shd w:val="clear" w:color="auto" w:fill="auto"/>
            <w:hideMark/>
          </w:tcPr>
          <w:p w14:paraId="6E496D0B" w14:textId="77777777" w:rsidR="00245285" w:rsidRPr="00747B70" w:rsidRDefault="00245285">
            <w:pPr>
              <w:tabs>
                <w:tab w:val="left" w:pos="7114"/>
              </w:tabs>
              <w:spacing w:line="276" w:lineRule="auto"/>
              <w:rPr>
                <w:rFonts w:ascii="Times New Roman" w:hAnsi="Times New Roman" w:cs="Times New Roman"/>
                <w:b/>
                <w:bCs/>
                <w:sz w:val="24"/>
                <w:szCs w:val="24"/>
                <w:lang w:val="en-US"/>
              </w:rPr>
            </w:pPr>
            <w:r w:rsidRPr="00747B70">
              <w:rPr>
                <w:rFonts w:ascii="Times New Roman" w:hAnsi="Times New Roman" w:cs="Times New Roman"/>
                <w:b/>
                <w:bCs/>
                <w:sz w:val="24"/>
                <w:szCs w:val="24"/>
                <w:lang w:val="en-US"/>
              </w:rPr>
              <w:t xml:space="preserve">Johnston 2004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JFgQnnlm","properties":{"formattedCitation":"[21]","plainCitation":"[21]","noteIndex":0},"citationItems":[{"id":408,"uris":["http://zotero.org/users/local/vZYe9RAJ/items/CT6ZJUXA"],"uri":["http://zotero.org/users/local/vZYe9RAJ/items/CT6ZJUXA"],"itemData":{"id":408,"type":"article-journal","abstract":"BACKGROUND: Whether carotid artery disease is a cause of cognitive impairment in persons who have not had stroke is unknown. If this is the case, diminished performance on the Modified Mini-Mental State Examination should be more common in persons with left carotid artery disease than in those with right carotid artery disease.\nOBJECTIVE: To determine whether left carotid artery disease is associated with cognitive impairment.\nDESIGN: Cross-sectional and cohort study.\nSETTING: Four U.S. communities participating in the Cardiovascular Health Study.\nPATIENTS: 4006 right-handed men and women 65 years of age or older without history of stroke, transient ischemic attack, or carotid endarterectomy.\nMEASUREMENTS: Internal carotid artery stenosis and intima-media thickness of the common carotid artery were assessed by using duplex ultrasonography. Cognitive impairment was defined as a score less than 80 on the Modified Mini-Mental State Examination, and cognitive decline was defined as an average decrease of more than 1 point annually in Modified Mini-Mental State Examination score during up to 5 years of follow-up. Multivariate logistic regression models were used to estimate the risk for cognitive impairment and decline associated with left internal carotid artery stenosis and intima-media thickness, after adjustment for measures of right-sided disease and risk factors for vascular disease.\nRESULTS: After adjustment for right-sided stenosis, high-grade (&gt; or =75% narrowing of diameter) stenosis of the left internal carotid artery (32 patients) was associated with cognitive impairment (odds ratio, 6.7 [95% CI, 2.4 to 18.1] compared with no stenosis) and cognitive decline (odds ratio, 2.6 [CI, 1.1 to 6.3]). Intima-media thickness of the left common carotid artery was associated with cognitive impairment and decline in univariate analysis, but this effect did not persist after adjustment.\nCONCLUSIONS: Cognitive impairment and decline are associated with asymptomatic high-grade stenosis of the left internal carotid artery. The persistence of the association after adjustment for right-sided stenosis indicates that the association is not due to underlying vascular risk factors or atherosclerosis in general.","container-title":"Annals of Internal Medicine","DOI":"10.7326/0003-4819-140-4-200402170-00005","ISSN":"1539-3704","issue":"4","journalAbbreviation":"Ann Intern Med","language":"eng","note":"number: 4\nPMID: 14970146","page":"237-247","source":"PubMed","title":"Cognitive impairment and decline are associated with carotid artery disease in patients without clinically evident cerebrovascular disease","volume":"140","author":[{"family":"Johnston","given":"S. Claiborne"},{"family":"O'Meara","given":"Ellen S."},{"family":"Manolio","given":"Teri A."},{"family":"Lefkowitz","given":"David"},{"family":"O'Leary","given":"Daniel H."},{"family":"Goldstein","given":"Steven"},{"family":"Carlson","given":"Michelle C."},{"family":"Fried","given":"Linda P."},{"family":"Longstreth","given":"W. T."}],"issued":{"date-parts":[["2004",2,17]]}}}],"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21]</w:t>
            </w:r>
            <w:r w:rsidRPr="00747B70">
              <w:rPr>
                <w:rFonts w:ascii="Times New Roman" w:hAnsi="Times New Roman" w:cs="Times New Roman"/>
                <w:b/>
                <w:bCs/>
                <w:sz w:val="24"/>
                <w:szCs w:val="24"/>
                <w:lang w:val="en-US"/>
              </w:rPr>
              <w:fldChar w:fldCharType="end"/>
            </w:r>
          </w:p>
        </w:tc>
        <w:tc>
          <w:tcPr>
            <w:tcW w:w="4531" w:type="dxa"/>
            <w:shd w:val="clear" w:color="auto" w:fill="auto"/>
            <w:hideMark/>
          </w:tcPr>
          <w:p w14:paraId="11E92234"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r w:rsidR="00245285" w:rsidRPr="006B5BF7" w14:paraId="5AE8D888" w14:textId="77777777" w:rsidTr="00747B70">
        <w:tc>
          <w:tcPr>
            <w:tcW w:w="4531" w:type="dxa"/>
            <w:tcBorders>
              <w:bottom w:val="single" w:sz="4" w:space="0" w:color="auto"/>
            </w:tcBorders>
            <w:shd w:val="clear" w:color="auto" w:fill="auto"/>
            <w:hideMark/>
          </w:tcPr>
          <w:p w14:paraId="0B3ABF3C" w14:textId="77777777" w:rsidR="00245285" w:rsidRPr="00747B70" w:rsidRDefault="00245285">
            <w:pPr>
              <w:tabs>
                <w:tab w:val="left" w:pos="7114"/>
              </w:tabs>
              <w:spacing w:line="276" w:lineRule="auto"/>
              <w:rPr>
                <w:rFonts w:ascii="Times New Roman" w:hAnsi="Times New Roman" w:cs="Times New Roman"/>
                <w:b/>
                <w:bCs/>
                <w:sz w:val="24"/>
                <w:szCs w:val="24"/>
                <w:lang w:val="en-US"/>
              </w:rPr>
            </w:pPr>
            <w:r w:rsidRPr="00747B70">
              <w:rPr>
                <w:rFonts w:ascii="Times New Roman" w:hAnsi="Times New Roman" w:cs="Times New Roman"/>
                <w:b/>
                <w:bCs/>
                <w:sz w:val="24"/>
                <w:szCs w:val="24"/>
                <w:lang w:val="en-US"/>
              </w:rPr>
              <w:t xml:space="preserve">Weimar 2015 </w:t>
            </w:r>
            <w:r w:rsidRPr="00747B70">
              <w:rPr>
                <w:rFonts w:ascii="Times New Roman" w:hAnsi="Times New Roman" w:cs="Times New Roman"/>
                <w:b/>
                <w:bCs/>
                <w:sz w:val="24"/>
                <w:szCs w:val="24"/>
                <w:lang w:val="en-US"/>
              </w:rPr>
              <w:fldChar w:fldCharType="begin"/>
            </w:r>
            <w:r w:rsidR="001426F0" w:rsidRPr="00747B70">
              <w:rPr>
                <w:rFonts w:ascii="Times New Roman" w:hAnsi="Times New Roman" w:cs="Times New Roman"/>
                <w:b/>
                <w:bCs/>
                <w:sz w:val="24"/>
                <w:szCs w:val="24"/>
                <w:lang w:val="en-US"/>
              </w:rPr>
              <w:instrText xml:space="preserve"> ADDIN ZOTERO_ITEM CSL_CITATION {"citationID":"yoYi0BgX","properties":{"formattedCitation":"[22]","plainCitation":"[22]","noteIndex":0},"citationItems":[{"id":"Ze09C1yE/fjZXBQBN","uris":["http://zotero.org/users/local/OF2eEWlt/items/A6CU2U7Z"],"uri":["http://zotero.org/users/local/OF2eEWlt/items/A6CU2U7Z"],"itemData":{"id":"qBrBKZKh/ViXtA703","type":"article-journal","container-title":"Journal of Alzheimer's Disease","DOI":"10.3233/JAD-150218","ISSN":"13872877, 18758908","issue":"2","journalAbbreviation":"JAD","page":"433-442","source":"DOI.org (Crossref)","title":"Ankle-Brachial Index but Neither Intima Media Thickness Nor Coronary Artery Calcification is Associated With Mild Cognitive Impairment","volume":"47","author":[{"literal":"on behalf the Heinz Nixdorf Recall Study Investigative Group"},{"family":"Weimar","given":"Christian"},{"family":"Winkler","given":"Angela"},{"family":"Dlugaj","given":"Martha"},{"family":"Lehmann","given":"Nils"},{"family":"Hennig","given":"Frauke"},{"family":"Bauer","given":"Marcus"},{"family":"Kröger","given":"Knut"},{"family":"Kälsch","given":"Hagen"},{"family":"Mahabadi","given":"Amir-Abass"},{"family":"Dragano","given":"Nico"},{"family":"Moebus","given":"Susanne"},{"family":"Hoffmann","given":"Barbara"},{"family":"Jöckel","given":"Karl-Heinz"},{"family":"Erbel","given":"Raimund"}],"issued":{"date-parts":[["2015",7,24]]}}}],"schema":"https://github.com/citation-style-language/schema/raw/master/csl-citation.json"} </w:instrText>
            </w:r>
            <w:r w:rsidRPr="00747B70">
              <w:rPr>
                <w:rFonts w:ascii="Times New Roman" w:hAnsi="Times New Roman" w:cs="Times New Roman"/>
                <w:b/>
                <w:bCs/>
                <w:sz w:val="24"/>
                <w:szCs w:val="24"/>
                <w:lang w:val="en-US"/>
              </w:rPr>
              <w:fldChar w:fldCharType="separate"/>
            </w:r>
            <w:r w:rsidR="001426F0" w:rsidRPr="00747B70">
              <w:rPr>
                <w:rFonts w:ascii="Times New Roman" w:hAnsi="Times New Roman" w:cs="Times New Roman"/>
                <w:b/>
                <w:bCs/>
                <w:sz w:val="24"/>
              </w:rPr>
              <w:t>[22]</w:t>
            </w:r>
            <w:r w:rsidRPr="00747B70">
              <w:rPr>
                <w:rFonts w:ascii="Times New Roman" w:hAnsi="Times New Roman" w:cs="Times New Roman"/>
                <w:b/>
                <w:bCs/>
                <w:sz w:val="24"/>
                <w:szCs w:val="24"/>
                <w:lang w:val="en-US"/>
              </w:rPr>
              <w:fldChar w:fldCharType="end"/>
            </w:r>
          </w:p>
        </w:tc>
        <w:tc>
          <w:tcPr>
            <w:tcW w:w="4531" w:type="dxa"/>
            <w:tcBorders>
              <w:bottom w:val="single" w:sz="4" w:space="0" w:color="auto"/>
            </w:tcBorders>
            <w:shd w:val="clear" w:color="auto" w:fill="auto"/>
            <w:hideMark/>
          </w:tcPr>
          <w:p w14:paraId="67C71120" w14:textId="77777777" w:rsidR="00245285" w:rsidRPr="000F3DC4" w:rsidRDefault="00245285">
            <w:pPr>
              <w:tabs>
                <w:tab w:val="left" w:pos="7114"/>
              </w:tabs>
              <w:spacing w:line="276" w:lineRule="auto"/>
              <w:rPr>
                <w:rFonts w:ascii="Times New Roman" w:hAnsi="Times New Roman" w:cs="Times New Roman"/>
                <w:sz w:val="24"/>
                <w:szCs w:val="24"/>
                <w:lang w:val="en-US"/>
              </w:rPr>
            </w:pPr>
            <w:r w:rsidRPr="000F3DC4">
              <w:rPr>
                <w:rFonts w:ascii="Times New Roman" w:hAnsi="Times New Roman" w:cs="Times New Roman"/>
                <w:sz w:val="24"/>
                <w:szCs w:val="24"/>
                <w:lang w:val="en-US"/>
              </w:rPr>
              <w:t>Missing data: CIMT not reported.</w:t>
            </w:r>
          </w:p>
        </w:tc>
      </w:tr>
    </w:tbl>
    <w:p w14:paraId="31C7C66E" w14:textId="3E288DEA" w:rsidR="00245285" w:rsidRPr="000F3DC4" w:rsidRDefault="00245285" w:rsidP="00245285">
      <w:pPr>
        <w:spacing w:line="276" w:lineRule="auto"/>
        <w:rPr>
          <w:rFonts w:ascii="Times New Roman" w:hAnsi="Times New Roman" w:cs="Times New Roman"/>
          <w:b/>
          <w:bCs/>
          <w:sz w:val="24"/>
          <w:szCs w:val="24"/>
          <w:lang w:val="en-US"/>
        </w:rPr>
      </w:pPr>
      <w:r w:rsidRPr="000F3DC4">
        <w:rPr>
          <w:rFonts w:ascii="Times New Roman" w:hAnsi="Times New Roman" w:cs="Times New Roman"/>
          <w:sz w:val="24"/>
          <w:szCs w:val="24"/>
          <w:lang w:val="en-US"/>
        </w:rPr>
        <w:t>CIMT = Carotid intima-media thickness.</w:t>
      </w:r>
    </w:p>
    <w:p w14:paraId="58142873" w14:textId="77777777" w:rsidR="00704A90" w:rsidRPr="000F3DC4" w:rsidRDefault="000A2722">
      <w:pPr>
        <w:rPr>
          <w:rFonts w:ascii="Times New Roman" w:hAnsi="Times New Roman" w:cs="Times New Roman"/>
          <w:sz w:val="24"/>
          <w:szCs w:val="24"/>
          <w:lang w:val="en-US"/>
        </w:rPr>
      </w:pPr>
    </w:p>
    <w:p w14:paraId="1860B05A" w14:textId="77777777" w:rsidR="00FD1D95" w:rsidRPr="000F3DC4" w:rsidRDefault="00FD1D95">
      <w:pPr>
        <w:rPr>
          <w:rFonts w:ascii="Times New Roman" w:hAnsi="Times New Roman" w:cs="Times New Roman"/>
          <w:sz w:val="24"/>
          <w:szCs w:val="24"/>
          <w:lang w:val="en-US"/>
        </w:rPr>
      </w:pPr>
    </w:p>
    <w:p w14:paraId="505A27BD" w14:textId="77777777" w:rsidR="00FD1D95" w:rsidRPr="000F3DC4" w:rsidRDefault="00FD1D95" w:rsidP="00FD1D95">
      <w:pPr>
        <w:pStyle w:val="Bibliography"/>
        <w:rPr>
          <w:rFonts w:ascii="Times New Roman" w:hAnsi="Times New Roman" w:cs="Times New Roman"/>
          <w:b/>
          <w:sz w:val="24"/>
          <w:szCs w:val="24"/>
          <w:lang w:val="en-US"/>
        </w:rPr>
      </w:pPr>
      <w:r w:rsidRPr="000F3DC4">
        <w:rPr>
          <w:rFonts w:ascii="Times New Roman" w:hAnsi="Times New Roman" w:cs="Times New Roman"/>
          <w:b/>
          <w:sz w:val="24"/>
          <w:szCs w:val="24"/>
          <w:lang w:val="en-US"/>
        </w:rPr>
        <w:t>References</w:t>
      </w:r>
    </w:p>
    <w:p w14:paraId="2DB35C99" w14:textId="77777777" w:rsidR="001426F0" w:rsidRPr="001426F0" w:rsidRDefault="00FD1D95" w:rsidP="001426F0">
      <w:pPr>
        <w:pStyle w:val="Bibliography"/>
        <w:rPr>
          <w:rFonts w:ascii="Times New Roman" w:hAnsi="Times New Roman" w:cs="Times New Roman"/>
          <w:sz w:val="24"/>
          <w:lang w:val="en-US"/>
        </w:rPr>
      </w:pPr>
      <w:r w:rsidRPr="000F3DC4">
        <w:rPr>
          <w:lang w:val="en-US"/>
        </w:rPr>
        <w:lastRenderedPageBreak/>
        <w:fldChar w:fldCharType="begin"/>
      </w:r>
      <w:r w:rsidR="001426F0">
        <w:rPr>
          <w:lang w:val="en-US"/>
        </w:rPr>
        <w:instrText xml:space="preserve"> ADDIN ZOTERO_BIBL {"uncited":[],"omitted":[],"custom":[]} CSL_BIBLIOGRAPHY </w:instrText>
      </w:r>
      <w:r w:rsidRPr="000F3DC4">
        <w:rPr>
          <w:lang w:val="en-US"/>
        </w:rPr>
        <w:fldChar w:fldCharType="separate"/>
      </w:r>
      <w:r w:rsidR="001426F0" w:rsidRPr="001426F0">
        <w:rPr>
          <w:rFonts w:ascii="Times New Roman" w:hAnsi="Times New Roman" w:cs="Times New Roman"/>
          <w:sz w:val="24"/>
          <w:lang w:val="en-US"/>
        </w:rPr>
        <w:t xml:space="preserve">1. </w:t>
      </w:r>
      <w:r w:rsidR="001426F0" w:rsidRPr="001426F0">
        <w:rPr>
          <w:rFonts w:ascii="Times New Roman" w:hAnsi="Times New Roman" w:cs="Times New Roman"/>
          <w:sz w:val="24"/>
          <w:lang w:val="en-US"/>
        </w:rPr>
        <w:tab/>
        <w:t xml:space="preserve">Suemoto CK, Nitrini R, Grinberg LT, Ferretti REL, Farfel JM, Leite REP, Menezes PR, Fregni F, Jacob-Filho W, Pasqualucci CA, Brazilian Aging Brain Study Group. Atherosclerosis and Dementia: A Cross-Sectional Study With Pathological Analysis of the Carotid Arteries. Stroke. 2011 Dec;42(12):3614–5. </w:t>
      </w:r>
    </w:p>
    <w:p w14:paraId="54F41260"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2. </w:t>
      </w:r>
      <w:r w:rsidRPr="001426F0">
        <w:rPr>
          <w:rFonts w:ascii="Times New Roman" w:hAnsi="Times New Roman" w:cs="Times New Roman"/>
          <w:sz w:val="24"/>
          <w:lang w:val="en-US"/>
        </w:rPr>
        <w:tab/>
        <w:t xml:space="preserve">Zhong W, Cruickshanks KJ, Schubert CR, Acher CW, Carlsson CM, Klein BEK, Klein R, Chappell RJ. Carotid atherosclerosis and 10-year changes in cognitive function. Atherosclerosis. 2012 Oct;224(2):506–10. </w:t>
      </w:r>
    </w:p>
    <w:p w14:paraId="3271E0F1"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3. </w:t>
      </w:r>
      <w:r w:rsidRPr="001426F0">
        <w:rPr>
          <w:rFonts w:ascii="Times New Roman" w:hAnsi="Times New Roman" w:cs="Times New Roman"/>
          <w:sz w:val="24"/>
          <w:lang w:val="en-US"/>
        </w:rPr>
        <w:tab/>
        <w:t xml:space="preserve">Wendell CR, Waldstein SR, Ferrucci L, O’Brien RJ, Strait JB, Zonderman AB. Carotid atherosclerosis and prospective risk of dementia. Stroke. 2012 Dec;43(12):3319–24. </w:t>
      </w:r>
    </w:p>
    <w:p w14:paraId="55CF3EE3"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4. </w:t>
      </w:r>
      <w:r w:rsidRPr="001426F0">
        <w:rPr>
          <w:rFonts w:ascii="Times New Roman" w:hAnsi="Times New Roman" w:cs="Times New Roman"/>
          <w:sz w:val="24"/>
          <w:lang w:val="en-US"/>
        </w:rPr>
        <w:tab/>
        <w:t xml:space="preserve">Moon JH, Lim S, Han JW, Kim KM, Choi SH, Park KS, Kim KW, Jang HC. Carotid Intima-Media Thickness Is Associated With the Progression of Cognitive Impairment in Older Adults. Stroke. 2015 Apr;46(4):1024–30. </w:t>
      </w:r>
    </w:p>
    <w:p w14:paraId="0AAC734B"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5. </w:t>
      </w:r>
      <w:r w:rsidRPr="001426F0">
        <w:rPr>
          <w:rFonts w:ascii="Times New Roman" w:hAnsi="Times New Roman" w:cs="Times New Roman"/>
          <w:sz w:val="24"/>
          <w:lang w:val="en-US"/>
        </w:rPr>
        <w:tab/>
        <w:t xml:space="preserve">Mergeani AC, Antochi F, Rusu O, Ciobotaru A, Coclitu C, Bajenaru OA. Correlations of Cognitive Impairment with Circadian Blood Pressure Pattern and Intima-Media Thickness in Hypertensive Patients. Maedica (Bucur). 2015 Sep;10(4):325–30. </w:t>
      </w:r>
    </w:p>
    <w:p w14:paraId="14CFBC25"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6. </w:t>
      </w:r>
      <w:r w:rsidRPr="001426F0">
        <w:rPr>
          <w:rFonts w:ascii="Times New Roman" w:hAnsi="Times New Roman" w:cs="Times New Roman"/>
          <w:sz w:val="24"/>
          <w:lang w:val="en-US"/>
        </w:rPr>
        <w:tab/>
        <w:t xml:space="preserve">Gustavsson A-M, van Westen D, Stomrud E, Engström G, Nägga K, Hansson O. Midlife Atherosclerosis and Development of Alzheimer or Vascular Dementia. Ann Neurol. 2020 Jan;87(1):52–62. </w:t>
      </w:r>
    </w:p>
    <w:p w14:paraId="00719E41"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7. </w:t>
      </w:r>
      <w:r w:rsidRPr="001426F0">
        <w:rPr>
          <w:rFonts w:ascii="Times New Roman" w:hAnsi="Times New Roman" w:cs="Times New Roman"/>
          <w:sz w:val="24"/>
          <w:lang w:val="en-US"/>
        </w:rPr>
        <w:tab/>
        <w:t xml:space="preserve">Urbanova B, Tomek A, Mikulik R, Magerova H, Horinek D, Hort J. Neurosonological Examination: A Non-Invasive Approach for the Detection of Cerebrovascular Impairment in AD. Front Behav Neurosci. 2014;8:4. </w:t>
      </w:r>
    </w:p>
    <w:p w14:paraId="21D0C9AE"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8. </w:t>
      </w:r>
      <w:r w:rsidRPr="001426F0">
        <w:rPr>
          <w:rFonts w:ascii="Times New Roman" w:hAnsi="Times New Roman" w:cs="Times New Roman"/>
          <w:sz w:val="24"/>
          <w:lang w:val="en-US"/>
        </w:rPr>
        <w:tab/>
        <w:t xml:space="preserve">Gardener H, Caunca MR, Dong C, Cheung YK, Elkind MSV, Sacco RL, Rundek T, Wright CB. Ultrasound Markers of Carotid Atherosclerosis and Cognition: The Northern Manhattan Study. Stroke. 2017 Jul;48(7):1855–61. </w:t>
      </w:r>
    </w:p>
    <w:p w14:paraId="61D5D62D"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9. </w:t>
      </w:r>
      <w:r w:rsidRPr="001426F0">
        <w:rPr>
          <w:rFonts w:ascii="Times New Roman" w:hAnsi="Times New Roman" w:cs="Times New Roman"/>
          <w:sz w:val="24"/>
          <w:lang w:val="en-US"/>
        </w:rPr>
        <w:tab/>
        <w:t xml:space="preserve">Oviedo DC, Lezcano H, Perez AR, Villarreal AE, Carreira MB, Isaza B, Wesley L, Grajales SA, Fernandez S, Frank A, Britton GB. Vascular biomarkers and ApoE4 expression in mild cognitive impairment and Alzheimer’s disease. AIMS Neurosci. 2018;5(2):148–61. </w:t>
      </w:r>
    </w:p>
    <w:p w14:paraId="63866A01"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10. </w:t>
      </w:r>
      <w:r w:rsidRPr="001426F0">
        <w:rPr>
          <w:rFonts w:ascii="Times New Roman" w:hAnsi="Times New Roman" w:cs="Times New Roman"/>
          <w:sz w:val="24"/>
          <w:lang w:val="en-US"/>
        </w:rPr>
        <w:tab/>
        <w:t xml:space="preserve">Xiang J. Carotid atherosclerosis promotes the progression of Alzheimer’s disease: A three-year prospective study. Exp Ther Med. 2017 Aug;14(2):1321–6. </w:t>
      </w:r>
    </w:p>
    <w:p w14:paraId="369D8EDE"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11. </w:t>
      </w:r>
      <w:r w:rsidRPr="001426F0">
        <w:rPr>
          <w:rFonts w:ascii="Times New Roman" w:hAnsi="Times New Roman" w:cs="Times New Roman"/>
          <w:sz w:val="24"/>
          <w:lang w:val="en-US"/>
        </w:rPr>
        <w:tab/>
        <w:t xml:space="preserve">Fromm A, Lundervold AJ, Moen G, Skulstad S, Thomassen L. A vascular approach to mild amnestic cognitive impairment: a pilot study. Acta Neurol Scand Suppl. 2013;(196):73–6. </w:t>
      </w:r>
    </w:p>
    <w:p w14:paraId="557EA0B5"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12. </w:t>
      </w:r>
      <w:r w:rsidRPr="001426F0">
        <w:rPr>
          <w:rFonts w:ascii="Times New Roman" w:hAnsi="Times New Roman" w:cs="Times New Roman"/>
          <w:sz w:val="24"/>
          <w:lang w:val="en-US"/>
        </w:rPr>
        <w:tab/>
        <w:t xml:space="preserve">Mworozi K, Ameda F, Byanyima RK, Nakasujja N. Carotid artery plaque detected on ultrasound is associated with impaired cognitive state in the elderly: A population-based study in Wakiso district, Uganda. J Clin Neurosci. 2019 Oct;68:194–200. </w:t>
      </w:r>
    </w:p>
    <w:p w14:paraId="75E81339"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13. </w:t>
      </w:r>
      <w:r w:rsidRPr="001426F0">
        <w:rPr>
          <w:rFonts w:ascii="Times New Roman" w:hAnsi="Times New Roman" w:cs="Times New Roman"/>
          <w:sz w:val="24"/>
          <w:lang w:val="en-US"/>
        </w:rPr>
        <w:tab/>
        <w:t xml:space="preserve">Lin H-F, Huang L-C, Chen C-K, Juo S-HH, Chen C-S. Carotid atherosclerosis among middle-aged individuals predicts cognition: A 10-year follow-up study. Atherosclerosis. 2020 Dec;314:27–32. </w:t>
      </w:r>
    </w:p>
    <w:p w14:paraId="633658E2"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lastRenderedPageBreak/>
        <w:t xml:space="preserve">14. </w:t>
      </w:r>
      <w:r w:rsidRPr="001426F0">
        <w:rPr>
          <w:rFonts w:ascii="Times New Roman" w:hAnsi="Times New Roman" w:cs="Times New Roman"/>
          <w:sz w:val="24"/>
          <w:lang w:val="en-US"/>
        </w:rPr>
        <w:tab/>
        <w:t xml:space="preserve">Del Brutto OH, Mera RM, Recalde BY, Del Brutto VJ. Carotid Intima-media Thickness, Cognitive Performance and Cognitive Decline in Stroke-free Middle-aged and Older Adults. The Atahualpa Project. J Stroke Cerebrovasc Dis. 2020 Feb;29(2):104576. </w:t>
      </w:r>
    </w:p>
    <w:p w14:paraId="36FCB496"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15. </w:t>
      </w:r>
      <w:r w:rsidRPr="001426F0">
        <w:rPr>
          <w:rFonts w:ascii="Times New Roman" w:hAnsi="Times New Roman" w:cs="Times New Roman"/>
          <w:sz w:val="24"/>
          <w:lang w:val="en-US"/>
        </w:rPr>
        <w:tab/>
        <w:t xml:space="preserve">Silvestrini M, Gobbi B, Pasqualetti P, Bartolini M, Baruffaldi R, Lanciotti C, Cerqua R, Altamura C, Provinciali L, Vernieri F. Carotid atherosclerosis and cognitive decline in patients with Alzheimer’s disease. Neurobiol Aging. 2009 Aug;30(8):1177–83. </w:t>
      </w:r>
    </w:p>
    <w:p w14:paraId="17A8BA35"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16. </w:t>
      </w:r>
      <w:r w:rsidRPr="001426F0">
        <w:rPr>
          <w:rFonts w:ascii="Times New Roman" w:hAnsi="Times New Roman" w:cs="Times New Roman"/>
          <w:sz w:val="24"/>
          <w:lang w:val="en-US"/>
        </w:rPr>
        <w:tab/>
        <w:t xml:space="preserve">Wang A, Chen G, Su Z, Liu X, Yuan X, Jiang R, Cao Y, Chen S, Luo Y, Guo X, Wu S, Zhao X. Carotid intima-media thickness and cognitive function in a middle-aged and older adult community: a cross-sectional study. J Neurol. 2016 Oct;263(10):2097–104. </w:t>
      </w:r>
    </w:p>
    <w:p w14:paraId="3EFC4351"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17. </w:t>
      </w:r>
      <w:r w:rsidRPr="001426F0">
        <w:rPr>
          <w:rFonts w:ascii="Times New Roman" w:hAnsi="Times New Roman" w:cs="Times New Roman"/>
          <w:sz w:val="24"/>
          <w:lang w:val="en-US"/>
        </w:rPr>
        <w:tab/>
        <w:t xml:space="preserve">Camarda C, Pipia C, Azzarello D, Battaglini I, Romeo G, Chiodi M, Camarda R. Vascular Risk Factors, Vascular Diseases, and Imaging Findings in a Hospital-based Cohort of Mild Cognitive Impairment Types. Curr Alzheimer Res. 2018;15(7):679–90. </w:t>
      </w:r>
    </w:p>
    <w:p w14:paraId="6EAF5FE0"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18. </w:t>
      </w:r>
      <w:r w:rsidRPr="001426F0">
        <w:rPr>
          <w:rFonts w:ascii="Times New Roman" w:hAnsi="Times New Roman" w:cs="Times New Roman"/>
          <w:sz w:val="24"/>
          <w:lang w:val="en-US"/>
        </w:rPr>
        <w:tab/>
        <w:t xml:space="preserve">Carcaillon L, Plichart M, Zureik M, Rouaud O, Majed B, Ritchie K, Tzourio C, Dartigues J-F, Empana J-P. Carotid plaque as a predictor of dementia in older adults: the Three-City Study. Alzheimers Dement. 2015 Mar;11(3):239–48. </w:t>
      </w:r>
    </w:p>
    <w:p w14:paraId="58FE1254"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19. </w:t>
      </w:r>
      <w:r w:rsidRPr="001426F0">
        <w:rPr>
          <w:rFonts w:ascii="Times New Roman" w:hAnsi="Times New Roman" w:cs="Times New Roman"/>
          <w:sz w:val="24"/>
          <w:lang w:val="en-US"/>
        </w:rPr>
        <w:tab/>
        <w:t xml:space="preserve">Komulainen P, Kivipelto M, Lakka TA, Hassinen M, Helkala E-L, Patja K, Nissinen A, Rauramaa R. Carotid intima-media thickness and cognitive function in elderly women: a population-based study. Neuroepidemiology. 2007;28(4):207–13. </w:t>
      </w:r>
    </w:p>
    <w:p w14:paraId="26120765"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20. </w:t>
      </w:r>
      <w:r w:rsidRPr="001426F0">
        <w:rPr>
          <w:rFonts w:ascii="Times New Roman" w:hAnsi="Times New Roman" w:cs="Times New Roman"/>
          <w:sz w:val="24"/>
          <w:lang w:val="en-US"/>
        </w:rPr>
        <w:tab/>
        <w:t xml:space="preserve">Mason JR, Tenenbaum G, Jaime S, Roque N, Maharaj A, Figueroa A. Arterial Stiffness and Cardiorespiratory Fitness Are Associated With Cognitive Function in Older Adults. Behav Med. 2020 Oct 27;1–12. </w:t>
      </w:r>
    </w:p>
    <w:p w14:paraId="1CB2703B" w14:textId="77777777" w:rsidR="001426F0" w:rsidRPr="001426F0" w:rsidRDefault="001426F0" w:rsidP="001426F0">
      <w:pPr>
        <w:pStyle w:val="Bibliography"/>
        <w:rPr>
          <w:rFonts w:ascii="Times New Roman" w:hAnsi="Times New Roman" w:cs="Times New Roman"/>
          <w:sz w:val="24"/>
          <w:lang w:val="en-US"/>
        </w:rPr>
      </w:pPr>
      <w:r w:rsidRPr="001426F0">
        <w:rPr>
          <w:rFonts w:ascii="Times New Roman" w:hAnsi="Times New Roman" w:cs="Times New Roman"/>
          <w:sz w:val="24"/>
          <w:lang w:val="en-US"/>
        </w:rPr>
        <w:t xml:space="preserve">21. </w:t>
      </w:r>
      <w:r w:rsidRPr="001426F0">
        <w:rPr>
          <w:rFonts w:ascii="Times New Roman" w:hAnsi="Times New Roman" w:cs="Times New Roman"/>
          <w:sz w:val="24"/>
          <w:lang w:val="en-US"/>
        </w:rPr>
        <w:tab/>
        <w:t xml:space="preserve">Johnston SC, O’Meara ES, Manolio TA, Lefkowitz D, O’Leary DH, Goldstein S, Carlson MC, Fried LP, Longstreth WT. Cognitive impairment and decline are associated with carotid artery disease in patients without clinically evident cerebrovascular disease. Ann Intern Med. 2004 Feb 17;140(4):237–47. </w:t>
      </w:r>
    </w:p>
    <w:p w14:paraId="0488464D" w14:textId="77777777" w:rsidR="001426F0" w:rsidRPr="001426F0" w:rsidRDefault="001426F0" w:rsidP="001426F0">
      <w:pPr>
        <w:pStyle w:val="Bibliography"/>
        <w:rPr>
          <w:rFonts w:ascii="Times New Roman" w:hAnsi="Times New Roman" w:cs="Times New Roman"/>
          <w:sz w:val="24"/>
        </w:rPr>
      </w:pPr>
      <w:r w:rsidRPr="001426F0">
        <w:rPr>
          <w:rFonts w:ascii="Times New Roman" w:hAnsi="Times New Roman" w:cs="Times New Roman"/>
          <w:sz w:val="24"/>
          <w:lang w:val="en-US"/>
        </w:rPr>
        <w:t xml:space="preserve">22. </w:t>
      </w:r>
      <w:r w:rsidRPr="001426F0">
        <w:rPr>
          <w:rFonts w:ascii="Times New Roman" w:hAnsi="Times New Roman" w:cs="Times New Roman"/>
          <w:sz w:val="24"/>
          <w:lang w:val="en-US"/>
        </w:rPr>
        <w:tab/>
        <w:t xml:space="preserve">on behalf the Heinz Nixdorf Recall Study Investigative Group, Weimar C, Winkler A, Dlugaj M, Lehmann N, Hennig F, Bauer M, Kröger K, Kälsch H, Mahabadi A-A, Dragano N, Moebus S, Hoffmann B, Jöckel K-H, Erbel R. Ankle-Brachial Index but Neither Intima Media Thickness Nor Coronary Artery Calcification is Associated With Mild Cognitive Impairment. </w:t>
      </w:r>
      <w:r w:rsidRPr="001426F0">
        <w:rPr>
          <w:rFonts w:ascii="Times New Roman" w:hAnsi="Times New Roman" w:cs="Times New Roman"/>
          <w:sz w:val="24"/>
        </w:rPr>
        <w:t xml:space="preserve">JAD. 2015 Jul 24;47(2):433–42. </w:t>
      </w:r>
    </w:p>
    <w:p w14:paraId="7AFDBAA8" w14:textId="77777777" w:rsidR="00FD1D95" w:rsidRPr="000F3DC4" w:rsidRDefault="00FD1D95">
      <w:pPr>
        <w:rPr>
          <w:rFonts w:ascii="Times New Roman" w:hAnsi="Times New Roman" w:cs="Times New Roman"/>
          <w:sz w:val="24"/>
          <w:szCs w:val="24"/>
          <w:lang w:val="en-US"/>
        </w:rPr>
      </w:pPr>
      <w:r w:rsidRPr="000F3DC4">
        <w:rPr>
          <w:rFonts w:ascii="Times New Roman" w:hAnsi="Times New Roman" w:cs="Times New Roman"/>
          <w:sz w:val="24"/>
          <w:szCs w:val="24"/>
          <w:lang w:val="en-US"/>
        </w:rPr>
        <w:fldChar w:fldCharType="end"/>
      </w:r>
    </w:p>
    <w:sectPr w:rsidR="00FD1D95" w:rsidRPr="000F3DC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sv-SE" w:vendorID="64" w:dllVersion="0" w:nlCheck="1" w:checkStyle="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6154"/>
    <w:rsid w:val="000F3DC4"/>
    <w:rsid w:val="001426F0"/>
    <w:rsid w:val="00245285"/>
    <w:rsid w:val="00276154"/>
    <w:rsid w:val="002C0CE9"/>
    <w:rsid w:val="002D16A5"/>
    <w:rsid w:val="006B5BF7"/>
    <w:rsid w:val="00747B70"/>
    <w:rsid w:val="008319DF"/>
    <w:rsid w:val="00A82969"/>
    <w:rsid w:val="00FD1D9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7090C"/>
  <w15:chartTrackingRefBased/>
  <w15:docId w15:val="{7C69735A-E8B8-4117-8A62-048D20B75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285"/>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D1D95"/>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4440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9650</Words>
  <Characters>51147</Characters>
  <Application>Microsoft Office Word</Application>
  <DocSecurity>0</DocSecurity>
  <Lines>426</Lines>
  <Paragraphs>1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Brynjar Fure</cp:lastModifiedBy>
  <cp:revision>2</cp:revision>
  <dcterms:created xsi:type="dcterms:W3CDTF">2021-06-30T09:26:00Z</dcterms:created>
  <dcterms:modified xsi:type="dcterms:W3CDTF">2021-06-30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e09C1yE"/&gt;&lt;style id="http://www.zotero.org/styles/vancouver-brackets-no-et-al" locale="en-US" hasBibliography="1" bibliographyStyleHasBeenSet="1"/&gt;&lt;prefs&gt;&lt;pref name="fieldType" value="Field"/&gt;</vt:lpwstr>
  </property>
  <property fmtid="{D5CDD505-2E9C-101B-9397-08002B2CF9AE}" pid="3" name="ZOTERO_PREF_2">
    <vt:lpwstr>&lt;/prefs&gt;&lt;/data&gt;</vt:lpwstr>
  </property>
</Properties>
</file>